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F2554" w14:textId="77777777" w:rsidR="00C669C2" w:rsidRDefault="00C669C2" w:rsidP="00C669C2">
      <w:pPr>
        <w:tabs>
          <w:tab w:val="left" w:pos="1134"/>
        </w:tabs>
        <w:ind w:left="1134" w:hanging="1134"/>
        <w:jc w:val="center"/>
        <w:rPr>
          <w:rFonts w:cs="Times New Roman"/>
          <w:b/>
          <w:sz w:val="40"/>
          <w:lang w:eastAsia="es-ES"/>
        </w:rPr>
      </w:pPr>
    </w:p>
    <w:p w14:paraId="64E7BEBC" w14:textId="77777777" w:rsidR="00C669C2" w:rsidRDefault="00C669C2" w:rsidP="00C669C2">
      <w:pPr>
        <w:tabs>
          <w:tab w:val="left" w:pos="1134"/>
        </w:tabs>
        <w:ind w:left="1134" w:hanging="1134"/>
        <w:jc w:val="center"/>
        <w:rPr>
          <w:rFonts w:cs="Times New Roman"/>
          <w:b/>
          <w:sz w:val="40"/>
          <w:lang w:eastAsia="es-ES"/>
        </w:rPr>
      </w:pPr>
    </w:p>
    <w:p w14:paraId="298D2D7B"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0A19800A" wp14:editId="0F51A95F">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81692D7" w14:textId="77777777" w:rsidR="00C669C2" w:rsidRPr="0039004D" w:rsidRDefault="00C669C2" w:rsidP="00C669C2">
      <w:pPr>
        <w:tabs>
          <w:tab w:val="left" w:pos="1134"/>
        </w:tabs>
        <w:ind w:left="1134" w:hanging="1134"/>
        <w:jc w:val="both"/>
        <w:rPr>
          <w:rFonts w:cs="Times New Roman"/>
          <w:b/>
          <w:lang w:eastAsia="es-ES"/>
        </w:rPr>
      </w:pPr>
    </w:p>
    <w:p w14:paraId="050BFCB4" w14:textId="77777777" w:rsidR="00C669C2" w:rsidRPr="0039004D" w:rsidRDefault="00C669C2" w:rsidP="00C669C2">
      <w:pPr>
        <w:tabs>
          <w:tab w:val="left" w:pos="1134"/>
        </w:tabs>
        <w:ind w:left="1134" w:hanging="1134"/>
        <w:jc w:val="both"/>
        <w:rPr>
          <w:rFonts w:cs="Times New Roman"/>
          <w:b/>
          <w:lang w:eastAsia="es-ES"/>
        </w:rPr>
      </w:pPr>
    </w:p>
    <w:p w14:paraId="37EA3A84"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2FD3AB7A" w14:textId="77777777" w:rsidR="00C669C2" w:rsidRPr="0039004D" w:rsidRDefault="00C669C2" w:rsidP="00C669C2">
      <w:pPr>
        <w:tabs>
          <w:tab w:val="left" w:pos="1134"/>
        </w:tabs>
        <w:ind w:left="1134" w:hanging="1134"/>
        <w:jc w:val="both"/>
        <w:rPr>
          <w:rFonts w:cs="Times New Roman"/>
          <w:b/>
          <w:lang w:eastAsia="es-ES"/>
        </w:rPr>
      </w:pPr>
    </w:p>
    <w:p w14:paraId="666632C5" w14:textId="77777777" w:rsidR="00C669C2" w:rsidRPr="0039004D" w:rsidRDefault="00C669C2" w:rsidP="00C669C2">
      <w:pPr>
        <w:tabs>
          <w:tab w:val="left" w:pos="1134"/>
        </w:tabs>
        <w:ind w:left="1134" w:hanging="1134"/>
        <w:jc w:val="both"/>
        <w:rPr>
          <w:rFonts w:cs="Times New Roman"/>
          <w:b/>
          <w:lang w:eastAsia="es-ES"/>
        </w:rPr>
      </w:pPr>
    </w:p>
    <w:p w14:paraId="79B6AC6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7000900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60A3628B" w14:textId="77777777" w:rsidR="00C669C2" w:rsidRPr="0039004D" w:rsidRDefault="00C669C2" w:rsidP="00C669C2">
      <w:pPr>
        <w:tabs>
          <w:tab w:val="left" w:pos="1134"/>
        </w:tabs>
        <w:ind w:left="1134" w:hanging="1134"/>
        <w:jc w:val="center"/>
        <w:rPr>
          <w:rFonts w:cs="Times New Roman"/>
          <w:sz w:val="40"/>
          <w:szCs w:val="40"/>
          <w:lang w:eastAsia="es-ES"/>
        </w:rPr>
      </w:pPr>
    </w:p>
    <w:p w14:paraId="77085944" w14:textId="77777777" w:rsidR="00C669C2" w:rsidRPr="0039004D" w:rsidRDefault="00C669C2" w:rsidP="00C669C2">
      <w:pPr>
        <w:tabs>
          <w:tab w:val="left" w:pos="1134"/>
        </w:tabs>
        <w:ind w:left="1134" w:hanging="1134"/>
        <w:jc w:val="center"/>
        <w:rPr>
          <w:rFonts w:cs="Times New Roman"/>
          <w:sz w:val="40"/>
          <w:szCs w:val="40"/>
          <w:lang w:eastAsia="es-ES"/>
        </w:rPr>
      </w:pPr>
    </w:p>
    <w:p w14:paraId="16557FB0"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691051AF" w14:textId="77777777" w:rsidR="00C669C2" w:rsidRPr="0039004D" w:rsidRDefault="00C669C2" w:rsidP="00C669C2">
      <w:pPr>
        <w:tabs>
          <w:tab w:val="left" w:pos="1134"/>
        </w:tabs>
        <w:ind w:left="1134" w:hanging="1134"/>
        <w:jc w:val="center"/>
        <w:rPr>
          <w:rFonts w:cs="Times New Roman"/>
          <w:sz w:val="40"/>
          <w:szCs w:val="40"/>
          <w:lang w:eastAsia="es-ES"/>
        </w:rPr>
      </w:pPr>
    </w:p>
    <w:p w14:paraId="321AA31B" w14:textId="77777777" w:rsidR="00C669C2" w:rsidRPr="0039004D" w:rsidRDefault="00C669C2" w:rsidP="00C669C2">
      <w:pPr>
        <w:tabs>
          <w:tab w:val="left" w:pos="1134"/>
        </w:tabs>
        <w:ind w:left="1134" w:hanging="1134"/>
        <w:jc w:val="center"/>
        <w:rPr>
          <w:rFonts w:cs="Times New Roman"/>
          <w:sz w:val="40"/>
          <w:szCs w:val="40"/>
          <w:lang w:eastAsia="es-ES"/>
        </w:rPr>
      </w:pPr>
    </w:p>
    <w:p w14:paraId="42F0184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FE1257B" w14:textId="77777777" w:rsidR="00C669C2" w:rsidRPr="0039004D" w:rsidRDefault="00C669C2" w:rsidP="00C669C2">
      <w:pPr>
        <w:tabs>
          <w:tab w:val="left" w:pos="1134"/>
        </w:tabs>
        <w:ind w:left="1134" w:hanging="1134"/>
        <w:jc w:val="center"/>
        <w:rPr>
          <w:rFonts w:cs="Times New Roman"/>
          <w:sz w:val="40"/>
          <w:szCs w:val="40"/>
          <w:lang w:eastAsia="es-ES"/>
        </w:rPr>
      </w:pPr>
    </w:p>
    <w:p w14:paraId="4B679B8D" w14:textId="77777777" w:rsidR="00C669C2" w:rsidRPr="0039004D" w:rsidRDefault="00C669C2" w:rsidP="00C669C2">
      <w:pPr>
        <w:tabs>
          <w:tab w:val="left" w:pos="1134"/>
        </w:tabs>
        <w:ind w:left="1134" w:hanging="1134"/>
        <w:jc w:val="center"/>
        <w:rPr>
          <w:rFonts w:cs="Times New Roman"/>
          <w:sz w:val="40"/>
          <w:szCs w:val="40"/>
          <w:lang w:eastAsia="es-ES"/>
        </w:rPr>
      </w:pPr>
    </w:p>
    <w:p w14:paraId="60C74F1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931B0D1"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593A1C"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4172B80"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57EC937B" w14:textId="77777777" w:rsidR="007E51F7" w:rsidRPr="0039004D" w:rsidRDefault="007E51F7">
          <w:pPr>
            <w:pStyle w:val="TtuloTDC"/>
          </w:pPr>
          <w:r w:rsidRPr="0039004D">
            <w:t>Contenido</w:t>
          </w:r>
        </w:p>
        <w:p w14:paraId="29E2C88D" w14:textId="77777777" w:rsidR="00D22DEE" w:rsidRPr="0039004D" w:rsidRDefault="00E9747F">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7C348E27" w14:textId="77777777" w:rsidR="00D22DEE" w:rsidRPr="0039004D" w:rsidRDefault="00CE1173">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8 \h </w:instrText>
            </w:r>
            <w:r w:rsidR="00E9747F" w:rsidRPr="0039004D">
              <w:rPr>
                <w:noProof/>
                <w:webHidden/>
              </w:rPr>
            </w:r>
            <w:r w:rsidR="00E9747F" w:rsidRPr="0039004D">
              <w:rPr>
                <w:noProof/>
                <w:webHidden/>
              </w:rPr>
              <w:fldChar w:fldCharType="separate"/>
            </w:r>
            <w:r w:rsidR="0039004D">
              <w:rPr>
                <w:noProof/>
                <w:webHidden/>
              </w:rPr>
              <w:t>5</w:t>
            </w:r>
            <w:r w:rsidR="00E9747F" w:rsidRPr="0039004D">
              <w:rPr>
                <w:noProof/>
                <w:webHidden/>
              </w:rPr>
              <w:fldChar w:fldCharType="end"/>
            </w:r>
          </w:hyperlink>
        </w:p>
        <w:p w14:paraId="073E7292" w14:textId="77777777" w:rsidR="00D22DEE" w:rsidRPr="0039004D" w:rsidRDefault="00CE1173">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9 \h </w:instrText>
            </w:r>
            <w:r w:rsidR="00E9747F" w:rsidRPr="0039004D">
              <w:rPr>
                <w:noProof/>
                <w:webHidden/>
              </w:rPr>
            </w:r>
            <w:r w:rsidR="00E9747F" w:rsidRPr="0039004D">
              <w:rPr>
                <w:noProof/>
                <w:webHidden/>
              </w:rPr>
              <w:fldChar w:fldCharType="separate"/>
            </w:r>
            <w:r w:rsidR="0039004D">
              <w:rPr>
                <w:noProof/>
                <w:webHidden/>
              </w:rPr>
              <w:t>6</w:t>
            </w:r>
            <w:r w:rsidR="00E9747F" w:rsidRPr="0039004D">
              <w:rPr>
                <w:noProof/>
                <w:webHidden/>
              </w:rPr>
              <w:fldChar w:fldCharType="end"/>
            </w:r>
          </w:hyperlink>
        </w:p>
        <w:p w14:paraId="01BDFD05" w14:textId="77777777" w:rsidR="00D22DEE" w:rsidRPr="0039004D" w:rsidRDefault="00CE1173">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0 \h </w:instrText>
            </w:r>
            <w:r w:rsidR="00E9747F" w:rsidRPr="0039004D">
              <w:rPr>
                <w:noProof/>
                <w:webHidden/>
              </w:rPr>
            </w:r>
            <w:r w:rsidR="00E9747F" w:rsidRPr="0039004D">
              <w:rPr>
                <w:noProof/>
                <w:webHidden/>
              </w:rPr>
              <w:fldChar w:fldCharType="separate"/>
            </w:r>
            <w:r w:rsidR="0039004D">
              <w:rPr>
                <w:noProof/>
                <w:webHidden/>
              </w:rPr>
              <w:t>8</w:t>
            </w:r>
            <w:r w:rsidR="00E9747F" w:rsidRPr="0039004D">
              <w:rPr>
                <w:noProof/>
                <w:webHidden/>
              </w:rPr>
              <w:fldChar w:fldCharType="end"/>
            </w:r>
          </w:hyperlink>
        </w:p>
        <w:p w14:paraId="70A06235" w14:textId="77777777" w:rsidR="00D22DEE" w:rsidRPr="0039004D" w:rsidRDefault="00CE1173">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1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53E490B4"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2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02902721" w14:textId="77777777" w:rsidR="00D22DEE" w:rsidRPr="0039004D" w:rsidRDefault="00CE1173">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3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6F39D961" w14:textId="77777777" w:rsidR="00D22DEE" w:rsidRPr="0039004D" w:rsidRDefault="00CE1173">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4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19554784" w14:textId="77777777" w:rsidR="00D22DEE" w:rsidRPr="0039004D" w:rsidRDefault="00CE1173">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5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77A5654C" w14:textId="77777777" w:rsidR="00D22DEE" w:rsidRPr="0039004D" w:rsidRDefault="00CE1173">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6 \h </w:instrText>
            </w:r>
            <w:r w:rsidR="00E9747F" w:rsidRPr="0039004D">
              <w:rPr>
                <w:noProof/>
                <w:webHidden/>
              </w:rPr>
            </w:r>
            <w:r w:rsidR="00E9747F" w:rsidRPr="0039004D">
              <w:rPr>
                <w:noProof/>
                <w:webHidden/>
              </w:rPr>
              <w:fldChar w:fldCharType="separate"/>
            </w:r>
            <w:r w:rsidR="0039004D">
              <w:rPr>
                <w:noProof/>
                <w:webHidden/>
              </w:rPr>
              <w:t>13</w:t>
            </w:r>
            <w:r w:rsidR="00E9747F" w:rsidRPr="0039004D">
              <w:rPr>
                <w:noProof/>
                <w:webHidden/>
              </w:rPr>
              <w:fldChar w:fldCharType="end"/>
            </w:r>
          </w:hyperlink>
        </w:p>
        <w:p w14:paraId="1F2C065A" w14:textId="77777777" w:rsidR="00D22DEE" w:rsidRPr="0039004D" w:rsidRDefault="00CE1173">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7 \h </w:instrText>
            </w:r>
            <w:r w:rsidR="00E9747F" w:rsidRPr="0039004D">
              <w:rPr>
                <w:noProof/>
                <w:webHidden/>
              </w:rPr>
            </w:r>
            <w:r w:rsidR="00E9747F" w:rsidRPr="0039004D">
              <w:rPr>
                <w:noProof/>
                <w:webHidden/>
              </w:rPr>
              <w:fldChar w:fldCharType="separate"/>
            </w:r>
            <w:r w:rsidR="0039004D">
              <w:rPr>
                <w:noProof/>
                <w:webHidden/>
              </w:rPr>
              <w:t>15</w:t>
            </w:r>
            <w:r w:rsidR="00E9747F" w:rsidRPr="0039004D">
              <w:rPr>
                <w:noProof/>
                <w:webHidden/>
              </w:rPr>
              <w:fldChar w:fldCharType="end"/>
            </w:r>
          </w:hyperlink>
        </w:p>
        <w:p w14:paraId="76FC7A57"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8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4EEE5F07" w14:textId="77777777" w:rsidR="00D22DEE" w:rsidRPr="0039004D" w:rsidRDefault="00CE1173">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9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29C08076" w14:textId="77777777" w:rsidR="00D22DEE" w:rsidRPr="0039004D" w:rsidRDefault="00CE1173">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0 \h </w:instrText>
            </w:r>
            <w:r w:rsidR="00E9747F" w:rsidRPr="0039004D">
              <w:rPr>
                <w:noProof/>
                <w:webHidden/>
              </w:rPr>
            </w:r>
            <w:r w:rsidR="00E9747F" w:rsidRPr="0039004D">
              <w:rPr>
                <w:noProof/>
                <w:webHidden/>
              </w:rPr>
              <w:fldChar w:fldCharType="separate"/>
            </w:r>
            <w:r w:rsidR="0039004D">
              <w:rPr>
                <w:noProof/>
                <w:webHidden/>
              </w:rPr>
              <w:t>17</w:t>
            </w:r>
            <w:r w:rsidR="00E9747F" w:rsidRPr="0039004D">
              <w:rPr>
                <w:noProof/>
                <w:webHidden/>
              </w:rPr>
              <w:fldChar w:fldCharType="end"/>
            </w:r>
          </w:hyperlink>
        </w:p>
        <w:p w14:paraId="590CFE71" w14:textId="77777777" w:rsidR="00D22DEE" w:rsidRPr="0039004D" w:rsidRDefault="00CE1173">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1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28A0B24" w14:textId="77777777" w:rsidR="00D22DEE" w:rsidRPr="0039004D" w:rsidRDefault="00CE1173">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2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4DA58F7" w14:textId="77777777" w:rsidR="00D22DEE" w:rsidRPr="0039004D" w:rsidRDefault="00CE1173">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3 \h </w:instrText>
            </w:r>
            <w:r w:rsidR="00E9747F" w:rsidRPr="0039004D">
              <w:rPr>
                <w:noProof/>
                <w:webHidden/>
              </w:rPr>
            </w:r>
            <w:r w:rsidR="00E9747F" w:rsidRPr="0039004D">
              <w:rPr>
                <w:noProof/>
                <w:webHidden/>
              </w:rPr>
              <w:fldChar w:fldCharType="separate"/>
            </w:r>
            <w:r w:rsidR="0039004D">
              <w:rPr>
                <w:noProof/>
                <w:webHidden/>
              </w:rPr>
              <w:t>21</w:t>
            </w:r>
            <w:r w:rsidR="00E9747F" w:rsidRPr="0039004D">
              <w:rPr>
                <w:noProof/>
                <w:webHidden/>
              </w:rPr>
              <w:fldChar w:fldCharType="end"/>
            </w:r>
          </w:hyperlink>
        </w:p>
        <w:p w14:paraId="2793E35C"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4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6F85FBEA" w14:textId="77777777" w:rsidR="00D22DEE" w:rsidRPr="0039004D" w:rsidRDefault="00CE1173">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5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021E2265" w14:textId="77777777" w:rsidR="00D22DEE" w:rsidRPr="0039004D" w:rsidRDefault="00CE1173">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6 \h </w:instrText>
            </w:r>
            <w:r w:rsidR="00E9747F" w:rsidRPr="0039004D">
              <w:rPr>
                <w:noProof/>
                <w:webHidden/>
              </w:rPr>
            </w:r>
            <w:r w:rsidR="00E9747F" w:rsidRPr="0039004D">
              <w:rPr>
                <w:noProof/>
                <w:webHidden/>
              </w:rPr>
              <w:fldChar w:fldCharType="separate"/>
            </w:r>
            <w:r w:rsidR="0039004D">
              <w:rPr>
                <w:noProof/>
                <w:webHidden/>
              </w:rPr>
              <w:t>23</w:t>
            </w:r>
            <w:r w:rsidR="00E9747F" w:rsidRPr="0039004D">
              <w:rPr>
                <w:noProof/>
                <w:webHidden/>
              </w:rPr>
              <w:fldChar w:fldCharType="end"/>
            </w:r>
          </w:hyperlink>
        </w:p>
        <w:p w14:paraId="591A1CD6" w14:textId="77777777" w:rsidR="00D22DEE" w:rsidRPr="0039004D" w:rsidRDefault="00CE1173">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7 \h </w:instrText>
            </w:r>
            <w:r w:rsidR="00E9747F" w:rsidRPr="0039004D">
              <w:rPr>
                <w:noProof/>
                <w:webHidden/>
              </w:rPr>
            </w:r>
            <w:r w:rsidR="00E9747F" w:rsidRPr="0039004D">
              <w:rPr>
                <w:noProof/>
                <w:webHidden/>
              </w:rPr>
              <w:fldChar w:fldCharType="separate"/>
            </w:r>
            <w:r w:rsidR="0039004D">
              <w:rPr>
                <w:noProof/>
                <w:webHidden/>
              </w:rPr>
              <w:t>25</w:t>
            </w:r>
            <w:r w:rsidR="00E9747F" w:rsidRPr="0039004D">
              <w:rPr>
                <w:noProof/>
                <w:webHidden/>
              </w:rPr>
              <w:fldChar w:fldCharType="end"/>
            </w:r>
          </w:hyperlink>
        </w:p>
        <w:p w14:paraId="59D114A9" w14:textId="77777777" w:rsidR="00D22DEE" w:rsidRPr="0039004D" w:rsidRDefault="00CE1173">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8 \h </w:instrText>
            </w:r>
            <w:r w:rsidR="00E9747F" w:rsidRPr="0039004D">
              <w:rPr>
                <w:noProof/>
                <w:webHidden/>
              </w:rPr>
            </w:r>
            <w:r w:rsidR="00E9747F" w:rsidRPr="0039004D">
              <w:rPr>
                <w:noProof/>
                <w:webHidden/>
              </w:rPr>
              <w:fldChar w:fldCharType="separate"/>
            </w:r>
            <w:r w:rsidR="0039004D">
              <w:rPr>
                <w:noProof/>
                <w:webHidden/>
              </w:rPr>
              <w:t>26</w:t>
            </w:r>
            <w:r w:rsidR="00E9747F" w:rsidRPr="0039004D">
              <w:rPr>
                <w:noProof/>
                <w:webHidden/>
              </w:rPr>
              <w:fldChar w:fldCharType="end"/>
            </w:r>
          </w:hyperlink>
        </w:p>
        <w:p w14:paraId="45127CD9" w14:textId="77777777" w:rsidR="00D22DEE" w:rsidRPr="0039004D" w:rsidRDefault="00CE1173">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9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714C686C" w14:textId="77777777" w:rsidR="00D22DEE" w:rsidRPr="0039004D" w:rsidRDefault="00CE1173">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0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1B4EDE0A" w14:textId="77777777" w:rsidR="00D22DEE" w:rsidRPr="0039004D" w:rsidRDefault="00CE1173">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1 \h </w:instrText>
            </w:r>
            <w:r w:rsidR="00E9747F" w:rsidRPr="0039004D">
              <w:rPr>
                <w:noProof/>
                <w:webHidden/>
              </w:rPr>
            </w:r>
            <w:r w:rsidR="00E9747F" w:rsidRPr="0039004D">
              <w:rPr>
                <w:noProof/>
                <w:webHidden/>
              </w:rPr>
              <w:fldChar w:fldCharType="separate"/>
            </w:r>
            <w:r w:rsidR="0039004D">
              <w:rPr>
                <w:noProof/>
                <w:webHidden/>
              </w:rPr>
              <w:t>29</w:t>
            </w:r>
            <w:r w:rsidR="00E9747F" w:rsidRPr="0039004D">
              <w:rPr>
                <w:noProof/>
                <w:webHidden/>
              </w:rPr>
              <w:fldChar w:fldCharType="end"/>
            </w:r>
          </w:hyperlink>
        </w:p>
        <w:p w14:paraId="3BA8E134" w14:textId="77777777" w:rsidR="00D22DEE" w:rsidRPr="0039004D" w:rsidRDefault="00CE1173">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2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58D44AE0"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3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63495C0C"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4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105D2F0D" w14:textId="77777777" w:rsidR="00D22DEE" w:rsidRPr="0039004D" w:rsidRDefault="00CE1173">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5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61E2AE68"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6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5049BDD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7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38040CAA"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8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0E669467"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9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057E134" w14:textId="77777777" w:rsidR="00D22DEE" w:rsidRPr="0039004D" w:rsidRDefault="00CE1173">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0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6673AB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1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14377FD" w14:textId="77777777" w:rsidR="00D22DEE" w:rsidRPr="0039004D" w:rsidRDefault="00CE1173">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2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645ED6A9" w14:textId="77777777" w:rsidR="00D22DEE" w:rsidRPr="0039004D" w:rsidRDefault="00CE1173">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3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55E029D" w14:textId="77777777" w:rsidR="00D22DEE" w:rsidRPr="0039004D" w:rsidRDefault="00CE1173">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4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297061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5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16D298D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6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283F7309" w14:textId="77777777" w:rsidR="00D22DEE" w:rsidRPr="0039004D" w:rsidRDefault="00CE1173">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7 \h </w:instrText>
            </w:r>
            <w:r w:rsidR="00E9747F" w:rsidRPr="0039004D">
              <w:rPr>
                <w:noProof/>
                <w:webHidden/>
              </w:rPr>
            </w:r>
            <w:r w:rsidR="00E9747F" w:rsidRPr="0039004D">
              <w:rPr>
                <w:noProof/>
                <w:webHidden/>
              </w:rPr>
              <w:fldChar w:fldCharType="separate"/>
            </w:r>
            <w:r w:rsidR="0039004D">
              <w:rPr>
                <w:noProof/>
                <w:webHidden/>
              </w:rPr>
              <w:t>38</w:t>
            </w:r>
            <w:r w:rsidR="00E9747F" w:rsidRPr="0039004D">
              <w:rPr>
                <w:noProof/>
                <w:webHidden/>
              </w:rPr>
              <w:fldChar w:fldCharType="end"/>
            </w:r>
          </w:hyperlink>
        </w:p>
        <w:p w14:paraId="252CF9D0" w14:textId="77777777" w:rsidR="00D22DEE" w:rsidRPr="0039004D" w:rsidRDefault="00CE1173">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8 \h </w:instrText>
            </w:r>
            <w:r w:rsidR="00E9747F" w:rsidRPr="0039004D">
              <w:rPr>
                <w:noProof/>
                <w:webHidden/>
              </w:rPr>
            </w:r>
            <w:r w:rsidR="00E9747F" w:rsidRPr="0039004D">
              <w:rPr>
                <w:noProof/>
                <w:webHidden/>
              </w:rPr>
              <w:fldChar w:fldCharType="separate"/>
            </w:r>
            <w:r w:rsidR="0039004D">
              <w:rPr>
                <w:noProof/>
                <w:webHidden/>
              </w:rPr>
              <w:t>60</w:t>
            </w:r>
            <w:r w:rsidR="00E9747F" w:rsidRPr="0039004D">
              <w:rPr>
                <w:noProof/>
                <w:webHidden/>
              </w:rPr>
              <w:fldChar w:fldCharType="end"/>
            </w:r>
          </w:hyperlink>
        </w:p>
        <w:p w14:paraId="4978565C" w14:textId="77777777" w:rsidR="00D22DEE" w:rsidRPr="0039004D" w:rsidRDefault="00CE1173">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9 \h </w:instrText>
            </w:r>
            <w:r w:rsidR="00E9747F" w:rsidRPr="0039004D">
              <w:rPr>
                <w:noProof/>
                <w:webHidden/>
              </w:rPr>
            </w:r>
            <w:r w:rsidR="00E9747F" w:rsidRPr="0039004D">
              <w:rPr>
                <w:noProof/>
                <w:webHidden/>
              </w:rPr>
              <w:fldChar w:fldCharType="separate"/>
            </w:r>
            <w:r w:rsidR="0039004D">
              <w:rPr>
                <w:noProof/>
                <w:webHidden/>
              </w:rPr>
              <w:t>63</w:t>
            </w:r>
            <w:r w:rsidR="00E9747F" w:rsidRPr="0039004D">
              <w:rPr>
                <w:noProof/>
                <w:webHidden/>
              </w:rPr>
              <w:fldChar w:fldCharType="end"/>
            </w:r>
          </w:hyperlink>
        </w:p>
        <w:p w14:paraId="2895F14C" w14:textId="77777777" w:rsidR="00D22DEE" w:rsidRPr="0039004D" w:rsidRDefault="00CE1173">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0 \h </w:instrText>
            </w:r>
            <w:r w:rsidR="00E9747F" w:rsidRPr="0039004D">
              <w:rPr>
                <w:noProof/>
                <w:webHidden/>
              </w:rPr>
            </w:r>
            <w:r w:rsidR="00E9747F" w:rsidRPr="0039004D">
              <w:rPr>
                <w:noProof/>
                <w:webHidden/>
              </w:rPr>
              <w:fldChar w:fldCharType="separate"/>
            </w:r>
            <w:r w:rsidR="0039004D">
              <w:rPr>
                <w:noProof/>
                <w:webHidden/>
              </w:rPr>
              <w:t>64</w:t>
            </w:r>
            <w:r w:rsidR="00E9747F" w:rsidRPr="0039004D">
              <w:rPr>
                <w:noProof/>
                <w:webHidden/>
              </w:rPr>
              <w:fldChar w:fldCharType="end"/>
            </w:r>
          </w:hyperlink>
        </w:p>
        <w:p w14:paraId="1B56BD57" w14:textId="77777777" w:rsidR="00D22DEE" w:rsidRPr="0039004D" w:rsidRDefault="00CE1173">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1 \h </w:instrText>
            </w:r>
            <w:r w:rsidR="00E9747F" w:rsidRPr="0039004D">
              <w:rPr>
                <w:noProof/>
                <w:webHidden/>
              </w:rPr>
            </w:r>
            <w:r w:rsidR="00E9747F" w:rsidRPr="0039004D">
              <w:rPr>
                <w:noProof/>
                <w:webHidden/>
              </w:rPr>
              <w:fldChar w:fldCharType="separate"/>
            </w:r>
            <w:r w:rsidR="0039004D">
              <w:rPr>
                <w:noProof/>
                <w:webHidden/>
              </w:rPr>
              <w:t>65</w:t>
            </w:r>
            <w:r w:rsidR="00E9747F" w:rsidRPr="0039004D">
              <w:rPr>
                <w:noProof/>
                <w:webHidden/>
              </w:rPr>
              <w:fldChar w:fldCharType="end"/>
            </w:r>
          </w:hyperlink>
        </w:p>
        <w:p w14:paraId="69AA6614" w14:textId="77777777" w:rsidR="00D22DEE" w:rsidRPr="0039004D" w:rsidRDefault="00CE1173">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2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491B054D" w14:textId="77777777" w:rsidR="00D22DEE" w:rsidRPr="0039004D" w:rsidRDefault="00CE1173">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3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2CA7345D" w14:textId="77777777" w:rsidR="00D22DEE" w:rsidRPr="0039004D" w:rsidRDefault="00CE1173">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4 \h </w:instrText>
            </w:r>
            <w:r w:rsidR="00E9747F" w:rsidRPr="0039004D">
              <w:rPr>
                <w:noProof/>
                <w:webHidden/>
              </w:rPr>
            </w:r>
            <w:r w:rsidR="00E9747F" w:rsidRPr="0039004D">
              <w:rPr>
                <w:noProof/>
                <w:webHidden/>
              </w:rPr>
              <w:fldChar w:fldCharType="separate"/>
            </w:r>
            <w:r w:rsidR="0039004D">
              <w:rPr>
                <w:noProof/>
                <w:webHidden/>
              </w:rPr>
              <w:t>73</w:t>
            </w:r>
            <w:r w:rsidR="00E9747F" w:rsidRPr="0039004D">
              <w:rPr>
                <w:noProof/>
                <w:webHidden/>
              </w:rPr>
              <w:fldChar w:fldCharType="end"/>
            </w:r>
          </w:hyperlink>
        </w:p>
        <w:p w14:paraId="2590A203" w14:textId="77777777" w:rsidR="00D22DEE" w:rsidRPr="0039004D" w:rsidRDefault="00CE1173">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5 \h </w:instrText>
            </w:r>
            <w:r w:rsidR="00E9747F" w:rsidRPr="0039004D">
              <w:rPr>
                <w:noProof/>
                <w:webHidden/>
              </w:rPr>
            </w:r>
            <w:r w:rsidR="00E9747F" w:rsidRPr="0039004D">
              <w:rPr>
                <w:noProof/>
                <w:webHidden/>
              </w:rPr>
              <w:fldChar w:fldCharType="separate"/>
            </w:r>
            <w:r w:rsidR="0039004D">
              <w:rPr>
                <w:noProof/>
                <w:webHidden/>
              </w:rPr>
              <w:t>75</w:t>
            </w:r>
            <w:r w:rsidR="00E9747F" w:rsidRPr="0039004D">
              <w:rPr>
                <w:noProof/>
                <w:webHidden/>
              </w:rPr>
              <w:fldChar w:fldCharType="end"/>
            </w:r>
          </w:hyperlink>
        </w:p>
        <w:p w14:paraId="38A418D8" w14:textId="77777777" w:rsidR="00D22DEE" w:rsidRPr="0039004D" w:rsidRDefault="00CE1173">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6 \h </w:instrText>
            </w:r>
            <w:r w:rsidR="00E9747F" w:rsidRPr="0039004D">
              <w:rPr>
                <w:noProof/>
                <w:webHidden/>
              </w:rPr>
            </w:r>
            <w:r w:rsidR="00E9747F" w:rsidRPr="0039004D">
              <w:rPr>
                <w:noProof/>
                <w:webHidden/>
              </w:rPr>
              <w:fldChar w:fldCharType="separate"/>
            </w:r>
            <w:r w:rsidR="0039004D">
              <w:rPr>
                <w:noProof/>
                <w:webHidden/>
              </w:rPr>
              <w:t>77</w:t>
            </w:r>
            <w:r w:rsidR="00E9747F" w:rsidRPr="0039004D">
              <w:rPr>
                <w:noProof/>
                <w:webHidden/>
              </w:rPr>
              <w:fldChar w:fldCharType="end"/>
            </w:r>
          </w:hyperlink>
        </w:p>
        <w:p w14:paraId="0A59E273" w14:textId="77777777" w:rsidR="007E51F7" w:rsidRPr="0039004D" w:rsidRDefault="00E9747F">
          <w:pPr>
            <w:rPr>
              <w:lang w:val="es-ES"/>
            </w:rPr>
          </w:pPr>
          <w:r w:rsidRPr="0039004D">
            <w:rPr>
              <w:lang w:val="es-ES"/>
            </w:rPr>
            <w:fldChar w:fldCharType="end"/>
          </w:r>
        </w:p>
      </w:sdtContent>
    </w:sdt>
    <w:p w14:paraId="3551104C" w14:textId="77777777" w:rsidR="00AF5EAF" w:rsidRPr="0039004D" w:rsidRDefault="00A12DD0" w:rsidP="00262D6E">
      <w:pPr>
        <w:pStyle w:val="Ttulo1"/>
        <w:spacing w:line="360" w:lineRule="auto"/>
      </w:pPr>
      <w:bookmarkStart w:id="0" w:name="_Toc508100407"/>
      <w:r w:rsidRPr="0039004D">
        <w:lastRenderedPageBreak/>
        <w:t>Resumen</w:t>
      </w:r>
      <w:bookmarkEnd w:id="0"/>
    </w:p>
    <w:p w14:paraId="01EB0822" w14:textId="77777777" w:rsidR="000C0B08" w:rsidRPr="0039004D" w:rsidRDefault="000C0B08" w:rsidP="00262D6E">
      <w:pPr>
        <w:spacing w:line="360" w:lineRule="auto"/>
        <w:jc w:val="both"/>
        <w:rPr>
          <w:rFonts w:cs="Times New Roman"/>
          <w:lang w:val="es-ES"/>
        </w:rPr>
      </w:pPr>
    </w:p>
    <w:p w14:paraId="30A3AFA2"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295A4EF" w14:textId="77777777" w:rsidR="00A12DD0" w:rsidRPr="0039004D" w:rsidRDefault="00A12DD0" w:rsidP="00262D6E">
      <w:pPr>
        <w:spacing w:line="360" w:lineRule="auto"/>
        <w:jc w:val="both"/>
        <w:rPr>
          <w:rFonts w:cs="Times New Roman"/>
          <w:lang w:val="es-ES"/>
        </w:rPr>
      </w:pPr>
    </w:p>
    <w:p w14:paraId="11E52F75"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205A4BAF"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43164A8C" w14:textId="77777777" w:rsidR="0049325E" w:rsidRDefault="0049325E" w:rsidP="0049325E">
      <w:pPr>
        <w:rPr>
          <w:lang w:val="es-ES"/>
        </w:rPr>
      </w:pPr>
    </w:p>
    <w:p w14:paraId="4936ABC2" w14:textId="41CD3383"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9747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lang w:val="es-ES"/>
        </w:rPr>
        <w:fldChar w:fldCharType="separate"/>
      </w:r>
      <w:r w:rsidR="00D32C56" w:rsidRPr="003D138E">
        <w:rPr>
          <w:noProof/>
          <w:lang w:val="es-ES"/>
        </w:rPr>
        <w:t>(1)</w:t>
      </w:r>
      <w:r w:rsidR="00E9747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9747F">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lang w:val="es-ES"/>
        </w:rPr>
        <w:fldChar w:fldCharType="separate"/>
      </w:r>
      <w:r w:rsidR="00D32C56" w:rsidRPr="00D32C56">
        <w:rPr>
          <w:noProof/>
          <w:lang w:val="es-ES"/>
        </w:rPr>
        <w:t>(2)</w:t>
      </w:r>
      <w:r w:rsidR="00E9747F">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9747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5D31DC" w:rsidRPr="00A90C62">
        <w:rPr>
          <w:rFonts w:cs="Times New Roman"/>
          <w:noProof/>
          <w:lang w:val="es-ES"/>
        </w:rPr>
        <w:t>(3)</w:t>
      </w:r>
      <w:r w:rsidR="00E9747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sidR="00636506">
        <w:rPr>
          <w:rFonts w:cs="Times New Roman"/>
          <w:lang w:val="es-ES"/>
        </w:rPr>
        <w:t>.</w:t>
      </w:r>
    </w:p>
    <w:p w14:paraId="51681594" w14:textId="783DF071"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E9747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9)</w:t>
      </w:r>
      <w:r w:rsidR="00E9747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465DBE">
        <w:rPr>
          <w:rFonts w:cs="Times New Roman"/>
          <w:lang w:val="es-ES"/>
        </w:rPr>
        <w:t>.</w:t>
      </w:r>
    </w:p>
    <w:p w14:paraId="2110C262"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1AFDE77F"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19A6A7F7" w14:textId="77777777" w:rsidR="00DC394C" w:rsidRPr="0039004D" w:rsidRDefault="00DC394C" w:rsidP="00262D6E">
      <w:pPr>
        <w:spacing w:line="360" w:lineRule="auto"/>
        <w:jc w:val="both"/>
        <w:rPr>
          <w:rFonts w:cs="Times New Roman"/>
          <w:b/>
          <w:lang w:val="es-ES"/>
        </w:rPr>
      </w:pPr>
    </w:p>
    <w:p w14:paraId="29866461" w14:textId="642B3E09"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1)</w:t>
      </w:r>
      <w:r w:rsidR="00E9747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2)</w:t>
      </w:r>
      <w:r w:rsidR="00E9747F">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3C5B92D" w14:textId="0E48BB2E"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3)</w:t>
      </w:r>
      <w:r w:rsidR="00E9747F">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35DC85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4)</w:t>
      </w:r>
      <w:r w:rsidR="00E9747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FDAA483"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31E634BF" w14:textId="77777777" w:rsidR="00562533" w:rsidRPr="0039004D" w:rsidRDefault="00562533" w:rsidP="00262D6E">
      <w:pPr>
        <w:spacing w:line="360" w:lineRule="auto"/>
        <w:jc w:val="both"/>
        <w:rPr>
          <w:rFonts w:cs="Times New Roman"/>
          <w:lang w:val="es-ES"/>
        </w:rPr>
      </w:pPr>
    </w:p>
    <w:p w14:paraId="6782404D" w14:textId="77777777" w:rsidR="00562533" w:rsidRPr="0039004D" w:rsidRDefault="00562533" w:rsidP="004210F8">
      <w:pPr>
        <w:pStyle w:val="Ttulo2"/>
        <w:numPr>
          <w:ilvl w:val="0"/>
          <w:numId w:val="15"/>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0AE9BDAA" w14:textId="77777777" w:rsidR="00B674F0" w:rsidRPr="0039004D" w:rsidRDefault="00B674F0" w:rsidP="00262D6E">
      <w:pPr>
        <w:spacing w:line="360" w:lineRule="auto"/>
        <w:jc w:val="both"/>
        <w:rPr>
          <w:rFonts w:cs="Times New Roman"/>
          <w:lang w:val="es-ES"/>
        </w:rPr>
      </w:pPr>
    </w:p>
    <w:p w14:paraId="441DE79E" w14:textId="77777777" w:rsidR="00AB21A0" w:rsidRPr="0039004D" w:rsidRDefault="00AB21A0" w:rsidP="00000899">
      <w:pPr>
        <w:pStyle w:val="Ttulo3"/>
      </w:pPr>
      <w:bookmarkStart w:id="6" w:name="_Toc508100413"/>
      <w:r w:rsidRPr="0039004D">
        <w:t>Calidad de Atención en Salud al Usuario</w:t>
      </w:r>
      <w:bookmarkEnd w:id="6"/>
    </w:p>
    <w:p w14:paraId="4A4B6F77"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9747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cs="Times New Roman"/>
          <w:lang w:val="es-ES"/>
        </w:rPr>
        <w:fldChar w:fldCharType="separate"/>
      </w:r>
      <w:r w:rsidR="003D138E" w:rsidRPr="003D138E">
        <w:rPr>
          <w:rFonts w:cs="Times New Roman"/>
          <w:noProof/>
          <w:lang w:val="es-ES"/>
        </w:rPr>
        <w:t>(1)</w:t>
      </w:r>
      <w:r w:rsidR="00E9747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9747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9747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B00049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5ABDF9D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9747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Pr>
          <w:rFonts w:eastAsia="Times New Roman" w:cs="Times New Roman"/>
          <w:lang w:eastAsia="es-ES_tradnl"/>
        </w:rPr>
        <w:fldChar w:fldCharType="end"/>
      </w:r>
      <w:r w:rsidR="003C4BE1" w:rsidRPr="0039004D">
        <w:rPr>
          <w:rFonts w:eastAsia="Times New Roman" w:cs="Times New Roman"/>
          <w:lang w:eastAsia="es-ES_tradnl"/>
        </w:rPr>
        <w:t>.</w:t>
      </w:r>
    </w:p>
    <w:p w14:paraId="4525874A"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9747F">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9747F">
        <w:rPr>
          <w:rFonts w:eastAsia="Times New Roman" w:cs="Times New Roman"/>
          <w:lang w:eastAsia="es-ES_tradnl"/>
        </w:rPr>
        <w:fldChar w:fldCharType="separate"/>
      </w:r>
      <w:r w:rsidR="003F29A5" w:rsidRPr="003F29A5">
        <w:rPr>
          <w:rFonts w:eastAsia="Times New Roman" w:cs="Times New Roman"/>
          <w:noProof/>
          <w:lang w:eastAsia="es-ES_tradnl"/>
        </w:rPr>
        <w:t>(16)</w:t>
      </w:r>
      <w:r w:rsidR="00E9747F">
        <w:rPr>
          <w:rFonts w:eastAsia="Times New Roman" w:cs="Times New Roman"/>
          <w:lang w:eastAsia="es-ES_tradnl"/>
        </w:rPr>
        <w:fldChar w:fldCharType="end"/>
      </w:r>
      <w:r>
        <w:rPr>
          <w:rFonts w:eastAsia="Times New Roman" w:cs="Times New Roman"/>
          <w:lang w:eastAsia="es-ES_tradnl"/>
        </w:rPr>
        <w:t xml:space="preserve">. </w:t>
      </w:r>
    </w:p>
    <w:p w14:paraId="4BC3FCD8" w14:textId="77777777" w:rsidR="00AB21A0" w:rsidRDefault="00AB21A0" w:rsidP="00AB21A0">
      <w:pPr>
        <w:rPr>
          <w:rFonts w:eastAsia="Times New Roman" w:cs="Times New Roman"/>
          <w:lang w:eastAsia="es-ES_tradnl"/>
        </w:rPr>
      </w:pPr>
    </w:p>
    <w:p w14:paraId="38C7D7F1" w14:textId="77777777" w:rsidR="00BA4770" w:rsidRDefault="00BA4770" w:rsidP="00AB21A0">
      <w:pPr>
        <w:rPr>
          <w:rFonts w:eastAsia="Times New Roman" w:cs="Times New Roman"/>
          <w:lang w:eastAsia="es-ES_tradnl"/>
        </w:rPr>
      </w:pPr>
    </w:p>
    <w:p w14:paraId="65B3FA7C" w14:textId="77777777" w:rsidR="00BA4770" w:rsidRDefault="00BA4770" w:rsidP="00AB21A0">
      <w:pPr>
        <w:rPr>
          <w:rFonts w:eastAsia="Times New Roman" w:cs="Times New Roman"/>
          <w:lang w:eastAsia="es-ES_tradnl"/>
        </w:rPr>
      </w:pPr>
    </w:p>
    <w:p w14:paraId="449D6141" w14:textId="77777777" w:rsidR="00BA4770" w:rsidRPr="0039004D" w:rsidRDefault="00BA4770" w:rsidP="00AB21A0">
      <w:pPr>
        <w:rPr>
          <w:lang w:val="es-ES"/>
        </w:rPr>
      </w:pPr>
    </w:p>
    <w:p w14:paraId="64A8DE44" w14:textId="77777777" w:rsidR="00562533" w:rsidRPr="0039004D" w:rsidRDefault="008B01E4" w:rsidP="00000899">
      <w:pPr>
        <w:pStyle w:val="Ttulo3"/>
      </w:pPr>
      <w:bookmarkStart w:id="7" w:name="_Toc50810041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7"/>
    </w:p>
    <w:p w14:paraId="3D63C6D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9747F"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7)</w:t>
      </w:r>
      <w:r w:rsidR="00E9747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8)</w:t>
      </w:r>
      <w:r w:rsidR="00E9747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9747F"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9)</w:t>
      </w:r>
      <w:r w:rsidR="00E9747F" w:rsidRPr="0039004D">
        <w:rPr>
          <w:rFonts w:cs="Times New Roman"/>
          <w:lang w:val="es-ES"/>
        </w:rPr>
        <w:fldChar w:fldCharType="end"/>
      </w:r>
      <w:r w:rsidR="007B7445" w:rsidRPr="0039004D">
        <w:rPr>
          <w:rFonts w:cs="Times New Roman"/>
          <w:lang w:val="es-ES"/>
        </w:rPr>
        <w:t>.</w:t>
      </w:r>
    </w:p>
    <w:p w14:paraId="37D12FA1" w14:textId="77777777" w:rsidR="00B674F0" w:rsidRPr="0039004D" w:rsidRDefault="00B674F0" w:rsidP="00262D6E">
      <w:pPr>
        <w:spacing w:line="360" w:lineRule="auto"/>
        <w:jc w:val="both"/>
        <w:rPr>
          <w:rFonts w:cs="Times New Roman"/>
          <w:lang w:val="es-ES"/>
        </w:rPr>
      </w:pPr>
    </w:p>
    <w:p w14:paraId="6F1D0C6D"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007B7445" w:rsidRPr="0039004D">
        <w:rPr>
          <w:rFonts w:cs="Times New Roman"/>
          <w:lang w:val="es-ES"/>
        </w:rPr>
        <w:t>.</w:t>
      </w:r>
    </w:p>
    <w:p w14:paraId="4872A2BD" w14:textId="77777777" w:rsidR="00804FEC" w:rsidRPr="0039004D" w:rsidRDefault="00804FEC" w:rsidP="00262D6E">
      <w:pPr>
        <w:spacing w:line="360" w:lineRule="auto"/>
        <w:jc w:val="both"/>
        <w:rPr>
          <w:rFonts w:cs="Times New Roman"/>
          <w:lang w:val="es-ES"/>
        </w:rPr>
      </w:pPr>
    </w:p>
    <w:p w14:paraId="70DA1149" w14:textId="77777777" w:rsidR="00562533" w:rsidRPr="0039004D" w:rsidRDefault="00562533" w:rsidP="00000899">
      <w:pPr>
        <w:pStyle w:val="Ttulo3"/>
      </w:pPr>
      <w:bookmarkStart w:id="8" w:name="_Toc508100415"/>
      <w:r w:rsidRPr="0039004D">
        <w:t>Formas de monitoreo en Perú y el Mundo</w:t>
      </w:r>
      <w:bookmarkEnd w:id="8"/>
    </w:p>
    <w:p w14:paraId="78D61B8C"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sment of Healthcare Providers and Systems (HCAHPS)</w:t>
      </w:r>
      <w:r w:rsidRPr="0039004D">
        <w:rPr>
          <w:rFonts w:cs="Times New Roman"/>
          <w:lang w:val="es-ES"/>
        </w:rPr>
        <w:t xml:space="preserve">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7B7445" w:rsidRPr="0039004D">
        <w:rPr>
          <w:rFonts w:cs="Times New Roman"/>
          <w:lang w:val="es-ES"/>
        </w:rPr>
        <w:t>.</w:t>
      </w:r>
    </w:p>
    <w:p w14:paraId="48EBB7C7" w14:textId="77777777" w:rsidR="003D138E" w:rsidRDefault="003D138E" w:rsidP="00262D6E">
      <w:pPr>
        <w:spacing w:line="360" w:lineRule="auto"/>
        <w:jc w:val="both"/>
        <w:rPr>
          <w:rFonts w:cs="Times New Roman"/>
          <w:lang w:val="es-ES"/>
        </w:rPr>
      </w:pPr>
    </w:p>
    <w:p w14:paraId="15F6391E"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9747F">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rFonts w:cs="Times New Roman"/>
          <w:lang w:val="es-ES"/>
        </w:rPr>
        <w:fldChar w:fldCharType="separate"/>
      </w:r>
      <w:r w:rsidR="00D32C56" w:rsidRPr="00D32C56">
        <w:rPr>
          <w:rFonts w:cs="Times New Roman"/>
          <w:noProof/>
          <w:lang w:val="es-ES"/>
        </w:rPr>
        <w:t>(2)</w:t>
      </w:r>
      <w:r w:rsidR="00E9747F">
        <w:rPr>
          <w:rFonts w:cs="Times New Roman"/>
          <w:lang w:val="es-ES"/>
        </w:rPr>
        <w:fldChar w:fldCharType="end"/>
      </w:r>
      <w:r>
        <w:rPr>
          <w:rFonts w:cs="Times New Roman"/>
          <w:lang w:val="es-ES"/>
        </w:rPr>
        <w:t>. Dejando al monitoreo de reclamos como una forma de monitorear la calidad de atención.</w:t>
      </w:r>
    </w:p>
    <w:p w14:paraId="21F9F5FD" w14:textId="77777777" w:rsidR="00FC6B75" w:rsidRPr="0039004D" w:rsidRDefault="00FC6B75" w:rsidP="00262D6E">
      <w:pPr>
        <w:spacing w:line="360" w:lineRule="auto"/>
        <w:jc w:val="both"/>
        <w:rPr>
          <w:rFonts w:cs="Times New Roman"/>
          <w:lang w:val="es-ES"/>
        </w:rPr>
      </w:pPr>
    </w:p>
    <w:p w14:paraId="0D5EA655"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2)</w:t>
      </w:r>
      <w:r w:rsidR="00E9747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3)</w:t>
      </w:r>
      <w:r w:rsidR="00E9747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031FBFEF" w14:textId="77777777" w:rsidR="000D7A7B" w:rsidRPr="0039004D" w:rsidRDefault="000D7A7B" w:rsidP="00262D6E">
      <w:pPr>
        <w:spacing w:line="360" w:lineRule="auto"/>
        <w:jc w:val="both"/>
        <w:rPr>
          <w:rFonts w:cs="Times New Roman"/>
          <w:lang w:val="es-ES"/>
        </w:rPr>
      </w:pPr>
    </w:p>
    <w:p w14:paraId="7412D80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20)</w:t>
      </w:r>
      <w:r w:rsidR="00E9747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11F5E108" w14:textId="77777777" w:rsidR="00B674F0" w:rsidRPr="0039004D" w:rsidRDefault="00B674F0" w:rsidP="00262D6E">
      <w:pPr>
        <w:spacing w:line="360" w:lineRule="auto"/>
        <w:jc w:val="both"/>
        <w:rPr>
          <w:rFonts w:cs="Times New Roman"/>
          <w:lang w:val="es-ES"/>
        </w:rPr>
      </w:pPr>
    </w:p>
    <w:p w14:paraId="20C6B6B7" w14:textId="77777777" w:rsidR="00B34BB7" w:rsidRDefault="00562533" w:rsidP="00B34BB7">
      <w:pPr>
        <w:pStyle w:val="Ttulo3"/>
      </w:pPr>
      <w:bookmarkStart w:id="9" w:name="_Toc508100416"/>
      <w:r w:rsidRPr="0039004D">
        <w:t>Sistema de gestión de reclamos en el sector salud</w:t>
      </w:r>
      <w:bookmarkEnd w:id="9"/>
    </w:p>
    <w:p w14:paraId="025C56E9" w14:textId="72637E04"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7E4000"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E4000" w:rsidRPr="0039004D">
        <w:rPr>
          <w:rFonts w:cs="Times New Roman"/>
          <w:lang w:val="es-ES"/>
        </w:rPr>
        <w:fldChar w:fldCharType="separate"/>
      </w:r>
      <w:r w:rsidR="007E4000" w:rsidRPr="00A90C62">
        <w:rPr>
          <w:rFonts w:cs="Times New Roman"/>
          <w:noProof/>
          <w:lang w:val="es-ES"/>
        </w:rPr>
        <w:t>(3)</w:t>
      </w:r>
      <w:r w:rsidR="007E4000"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2B7EE69D" w14:textId="77777777" w:rsidR="00CE1173" w:rsidRPr="00CE1173" w:rsidRDefault="00CE1173" w:rsidP="00CE1173">
      <w:pPr>
        <w:rPr>
          <w:lang w:val="es-ES"/>
        </w:rPr>
      </w:pPr>
    </w:p>
    <w:p w14:paraId="499543E9"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7E5B14E3" w14:textId="77777777" w:rsidR="00B34BB7" w:rsidRPr="00B34BB7" w:rsidRDefault="00B34BB7" w:rsidP="00B34BB7">
      <w:pPr>
        <w:rPr>
          <w:lang w:val="es-ES"/>
        </w:rPr>
      </w:pPr>
    </w:p>
    <w:p w14:paraId="073D411A"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p>
    <w:p w14:paraId="53F74701" w14:textId="77777777" w:rsidR="005D31DC" w:rsidRPr="0039004D" w:rsidRDefault="005D31DC" w:rsidP="00262D6E">
      <w:pPr>
        <w:spacing w:line="360" w:lineRule="auto"/>
        <w:jc w:val="both"/>
        <w:rPr>
          <w:rFonts w:cs="Times New Roman"/>
          <w:lang w:val="es-ES"/>
        </w:rPr>
      </w:pPr>
    </w:p>
    <w:p w14:paraId="506BD2EB"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53876E3E" w14:textId="77777777" w:rsidR="00B674F0" w:rsidRPr="0039004D" w:rsidRDefault="00B674F0" w:rsidP="00262D6E">
      <w:pPr>
        <w:spacing w:line="360" w:lineRule="auto"/>
        <w:jc w:val="both"/>
        <w:rPr>
          <w:rFonts w:cs="Times New Roman"/>
          <w:lang w:val="es-ES"/>
        </w:rPr>
      </w:pPr>
    </w:p>
    <w:p w14:paraId="0D9D1772" w14:textId="77777777"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E991880" w14:textId="77777777" w:rsidR="004C0E7C" w:rsidRDefault="004C0E7C" w:rsidP="00262D6E">
      <w:pPr>
        <w:spacing w:line="360" w:lineRule="auto"/>
        <w:jc w:val="both"/>
        <w:rPr>
          <w:rFonts w:cs="Times New Roman"/>
          <w:lang w:val="es-ES"/>
        </w:rPr>
      </w:pPr>
    </w:p>
    <w:p w14:paraId="324DC72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9747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1)</w:t>
      </w:r>
      <w:r w:rsidR="00E9747F" w:rsidRPr="0039004D">
        <w:rPr>
          <w:rFonts w:cs="Times New Roman"/>
          <w:lang w:val="es-ES"/>
        </w:rPr>
        <w:fldChar w:fldCharType="end"/>
      </w:r>
      <w:r w:rsidR="007B7445" w:rsidRPr="0039004D">
        <w:rPr>
          <w:rFonts w:cs="Times New Roman"/>
          <w:lang w:val="es-ES"/>
        </w:rPr>
        <w:t>.</w:t>
      </w:r>
    </w:p>
    <w:p w14:paraId="6CDE2F82" w14:textId="77777777" w:rsidR="00B674F0" w:rsidRPr="0039004D" w:rsidRDefault="00B674F0" w:rsidP="00262D6E">
      <w:pPr>
        <w:spacing w:line="360" w:lineRule="auto"/>
        <w:jc w:val="both"/>
        <w:rPr>
          <w:rFonts w:cs="Times New Roman"/>
          <w:lang w:val="es-ES"/>
        </w:rPr>
      </w:pPr>
    </w:p>
    <w:p w14:paraId="22D1703C"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57CB77C0" w14:textId="77777777" w:rsidR="00B674F0" w:rsidRPr="0039004D" w:rsidRDefault="00B674F0" w:rsidP="00262D6E">
      <w:pPr>
        <w:spacing w:line="360" w:lineRule="auto"/>
        <w:jc w:val="both"/>
        <w:rPr>
          <w:rFonts w:cs="Times New Roman"/>
          <w:lang w:val="es-ES"/>
        </w:rPr>
      </w:pPr>
    </w:p>
    <w:p w14:paraId="33BDE54E"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Pr="0039004D">
        <w:rPr>
          <w:rFonts w:cs="Times New Roman"/>
          <w:lang w:val="es-ES"/>
        </w:rPr>
        <w:t xml:space="preserve">:  </w:t>
      </w:r>
    </w:p>
    <w:p w14:paraId="1712B209" w14:textId="77777777" w:rsidR="00B674F0" w:rsidRPr="0039004D" w:rsidRDefault="00B674F0" w:rsidP="00262D6E">
      <w:pPr>
        <w:spacing w:line="360" w:lineRule="auto"/>
        <w:jc w:val="both"/>
        <w:rPr>
          <w:rFonts w:cs="Times New Roman"/>
          <w:lang w:val="es-ES"/>
        </w:rPr>
      </w:pPr>
    </w:p>
    <w:p w14:paraId="4344CECC" w14:textId="00FA56DD"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w:t>
      </w:r>
      <w:r w:rsidRPr="0039004D">
        <w:rPr>
          <w:rFonts w:cs="Times New Roman"/>
          <w:lang w:val="es-ES"/>
        </w:rPr>
        <w:lastRenderedPageBreak/>
        <w:t>pacientes, sino debe difundirse entre el personal (administrativos y personal de salud) ya que ellos también pueden proveer información valiosa</w:t>
      </w:r>
      <w:r w:rsidR="007B7445" w:rsidRPr="0039004D">
        <w:rPr>
          <w:rFonts w:cs="Times New Roman"/>
          <w:lang w:val="es-ES"/>
        </w:rPr>
        <w:t>.</w:t>
      </w:r>
    </w:p>
    <w:p w14:paraId="41BE458C" w14:textId="77777777" w:rsidR="00B674F0" w:rsidRPr="0039004D" w:rsidRDefault="00B674F0" w:rsidP="00262D6E">
      <w:pPr>
        <w:pStyle w:val="Prrafodelista"/>
        <w:spacing w:line="360" w:lineRule="auto"/>
        <w:ind w:left="1426"/>
        <w:jc w:val="both"/>
        <w:rPr>
          <w:rFonts w:cs="Times New Roman"/>
          <w:lang w:val="es-ES"/>
        </w:rPr>
      </w:pPr>
    </w:p>
    <w:p w14:paraId="3B7ED2BE" w14:textId="0318AF5B"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650BE5A3" w14:textId="77777777" w:rsidR="00320234" w:rsidRPr="00320234" w:rsidRDefault="00320234" w:rsidP="00320234">
      <w:pPr>
        <w:spacing w:line="360" w:lineRule="auto"/>
        <w:jc w:val="both"/>
        <w:rPr>
          <w:rFonts w:cs="Times New Roman"/>
          <w:lang w:val="es-ES"/>
        </w:rPr>
      </w:pPr>
    </w:p>
    <w:p w14:paraId="0B67966C" w14:textId="5EEA8FED"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20026715" w14:textId="77777777" w:rsidR="00B674F0" w:rsidRPr="0039004D" w:rsidRDefault="00B674F0" w:rsidP="00262D6E">
      <w:pPr>
        <w:spacing w:line="360" w:lineRule="auto"/>
        <w:jc w:val="both"/>
        <w:rPr>
          <w:rFonts w:cs="Times New Roman"/>
          <w:lang w:val="es-ES"/>
        </w:rPr>
      </w:pPr>
    </w:p>
    <w:p w14:paraId="17394CCD" w14:textId="04878AF5"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0C44027B" w14:textId="77777777" w:rsidR="00B674F0" w:rsidRPr="0039004D" w:rsidRDefault="00B674F0" w:rsidP="00262D6E">
      <w:pPr>
        <w:spacing w:line="360" w:lineRule="auto"/>
        <w:jc w:val="both"/>
        <w:rPr>
          <w:rFonts w:cs="Times New Roman"/>
          <w:lang w:val="es-ES"/>
        </w:rPr>
      </w:pPr>
    </w:p>
    <w:p w14:paraId="281FF064" w14:textId="39336A73"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6C55FFA5" w14:textId="77777777" w:rsidR="00B674F0" w:rsidRPr="0039004D" w:rsidRDefault="00B674F0" w:rsidP="00262D6E">
      <w:pPr>
        <w:spacing w:line="360" w:lineRule="auto"/>
        <w:jc w:val="both"/>
        <w:rPr>
          <w:rFonts w:cs="Times New Roman"/>
          <w:lang w:val="es-ES"/>
        </w:rPr>
      </w:pPr>
    </w:p>
    <w:p w14:paraId="3A3D5C8C" w14:textId="1506994A"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5F142739" w14:textId="77777777" w:rsidR="00B674F0" w:rsidRPr="0039004D" w:rsidRDefault="00B674F0" w:rsidP="00262D6E">
      <w:pPr>
        <w:spacing w:line="360" w:lineRule="auto"/>
        <w:jc w:val="both"/>
        <w:rPr>
          <w:rFonts w:cs="Times New Roman"/>
          <w:lang w:val="es-ES"/>
        </w:rPr>
      </w:pPr>
    </w:p>
    <w:p w14:paraId="233190AC" w14:textId="314A936D"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7A66063B" w14:textId="77777777" w:rsidR="0025023D" w:rsidRPr="0025023D" w:rsidRDefault="0025023D" w:rsidP="0025023D">
      <w:pPr>
        <w:spacing w:line="360" w:lineRule="auto"/>
        <w:jc w:val="both"/>
        <w:rPr>
          <w:rFonts w:cs="Times New Roman"/>
          <w:lang w:val="es-ES"/>
        </w:rPr>
      </w:pPr>
    </w:p>
    <w:p w14:paraId="3F87DD97" w14:textId="77777777" w:rsidR="00562533" w:rsidRPr="0039004D" w:rsidRDefault="007C273E" w:rsidP="00F4174F">
      <w:pPr>
        <w:pStyle w:val="Ttulo4"/>
        <w:numPr>
          <w:ilvl w:val="2"/>
          <w:numId w:val="17"/>
        </w:numPr>
      </w:pPr>
      <w:bookmarkStart w:id="10" w:name="_Toc508100417"/>
      <w:r>
        <w:t xml:space="preserve">Software comercial de </w:t>
      </w:r>
      <w:r w:rsidR="00B75533">
        <w:t>Sistema de Gestión de Reclamos en Salud</w:t>
      </w:r>
      <w:bookmarkEnd w:id="10"/>
    </w:p>
    <w:p w14:paraId="5A4CD228" w14:textId="77777777" w:rsidR="00ED563C" w:rsidRPr="0039004D" w:rsidRDefault="00ED563C" w:rsidP="00ED563C">
      <w:pPr>
        <w:rPr>
          <w:lang w:val="es-ES"/>
        </w:rPr>
      </w:pPr>
    </w:p>
    <w:p w14:paraId="50271C60"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9747F" w:rsidRPr="0039004D">
        <w:rPr>
          <w:rFonts w:cs="Times New Roman"/>
          <w:lang w:val="es-ES"/>
        </w:rPr>
        <w:fldChar w:fldCharType="separate"/>
      </w:r>
      <w:r w:rsidR="007B6188" w:rsidRPr="0039004D">
        <w:rPr>
          <w:rFonts w:cs="Times New Roman"/>
          <w:noProof/>
          <w:lang w:val="es-ES"/>
        </w:rPr>
        <w:t>(17)</w:t>
      </w:r>
      <w:r w:rsidR="00E9747F"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07787289" w14:textId="77777777" w:rsidR="007C273E" w:rsidRDefault="007C273E" w:rsidP="00B72B03">
      <w:pPr>
        <w:spacing w:line="360" w:lineRule="auto"/>
        <w:jc w:val="both"/>
        <w:rPr>
          <w:rFonts w:cs="Times New Roman"/>
          <w:lang w:val="es-ES"/>
        </w:rPr>
      </w:pPr>
    </w:p>
    <w:p w14:paraId="32CE9536"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9747F">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23)</w:t>
      </w:r>
      <w:r w:rsidR="00E9747F">
        <w:rPr>
          <w:rFonts w:cs="Times New Roman"/>
          <w:lang w:val="es-ES"/>
        </w:rPr>
        <w:fldChar w:fldCharType="end"/>
      </w:r>
      <w:r w:rsidR="00D963F6">
        <w:rPr>
          <w:rFonts w:cs="Times New Roman"/>
          <w:lang w:val="es-ES"/>
        </w:rPr>
        <w:t>.</w:t>
      </w:r>
    </w:p>
    <w:p w14:paraId="3A3F0F3C" w14:textId="77777777" w:rsidR="007C273E" w:rsidRDefault="007C273E" w:rsidP="00B72B03">
      <w:pPr>
        <w:spacing w:line="360" w:lineRule="auto"/>
        <w:jc w:val="both"/>
        <w:rPr>
          <w:rFonts w:cs="Times New Roman"/>
          <w:lang w:val="es-ES"/>
        </w:rPr>
      </w:pPr>
    </w:p>
    <w:p w14:paraId="203849BD"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2A71A271" w14:textId="77777777" w:rsidR="00B674F0" w:rsidRPr="0039004D" w:rsidRDefault="00B674F0" w:rsidP="00262D6E">
      <w:pPr>
        <w:spacing w:line="360" w:lineRule="auto"/>
        <w:jc w:val="both"/>
        <w:rPr>
          <w:rFonts w:cs="Times New Roman"/>
          <w:lang w:val="es-ES"/>
        </w:rPr>
      </w:pPr>
    </w:p>
    <w:p w14:paraId="6471872A" w14:textId="77777777" w:rsidR="00562533" w:rsidRPr="0039004D" w:rsidRDefault="00562533" w:rsidP="004210F8">
      <w:pPr>
        <w:pStyle w:val="Ttulo2"/>
        <w:numPr>
          <w:ilvl w:val="0"/>
          <w:numId w:val="16"/>
        </w:numPr>
        <w:spacing w:line="360" w:lineRule="auto"/>
        <w:rPr>
          <w:rFonts w:cs="Times New Roman"/>
          <w:szCs w:val="24"/>
          <w:lang w:val="es-ES"/>
        </w:rPr>
      </w:pPr>
      <w:bookmarkStart w:id="11"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1"/>
    </w:p>
    <w:p w14:paraId="725B4659" w14:textId="77777777" w:rsidR="00000DBF" w:rsidRPr="0039004D" w:rsidRDefault="00000DBF" w:rsidP="00262D6E">
      <w:pPr>
        <w:pStyle w:val="Prrafodelista"/>
        <w:spacing w:line="360" w:lineRule="auto"/>
        <w:jc w:val="both"/>
        <w:rPr>
          <w:rFonts w:cs="Times New Roman"/>
          <w:lang w:val="es-ES"/>
        </w:rPr>
      </w:pPr>
    </w:p>
    <w:p w14:paraId="32A6BA58" w14:textId="77777777" w:rsidR="00B674F0" w:rsidRPr="00465DBE" w:rsidRDefault="00562533" w:rsidP="00465DBE">
      <w:pPr>
        <w:pStyle w:val="Ttulo3"/>
      </w:pPr>
      <w:bookmarkStart w:id="12" w:name="_Toc508100419"/>
      <w:r w:rsidRPr="0039004D">
        <w:t>Descripción e Importancia</w:t>
      </w:r>
      <w:bookmarkEnd w:id="12"/>
    </w:p>
    <w:p w14:paraId="41479F1B"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4)</w:t>
      </w:r>
      <w:r w:rsidR="00E9747F" w:rsidRPr="0039004D">
        <w:rPr>
          <w:rFonts w:cs="Times New Roman"/>
          <w:lang w:val="es-ES"/>
        </w:rPr>
        <w:fldChar w:fldCharType="end"/>
      </w:r>
      <w:r w:rsidRPr="0039004D">
        <w:rPr>
          <w:rFonts w:cs="Times New Roman"/>
          <w:lang w:val="es-ES"/>
        </w:rPr>
        <w:t>:</w:t>
      </w:r>
    </w:p>
    <w:p w14:paraId="73AFA02E" w14:textId="77777777" w:rsidR="00B674F0" w:rsidRPr="0039004D" w:rsidRDefault="00B674F0" w:rsidP="00262D6E">
      <w:pPr>
        <w:spacing w:line="360" w:lineRule="auto"/>
        <w:jc w:val="both"/>
        <w:rPr>
          <w:rFonts w:cs="Times New Roman"/>
          <w:lang w:val="es-ES"/>
        </w:rPr>
      </w:pPr>
    </w:p>
    <w:p w14:paraId="33A0E897"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3F07C7A4"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2882AFCD"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389F216B" w14:textId="77777777" w:rsidR="00B674F0" w:rsidRPr="0039004D" w:rsidRDefault="00B674F0" w:rsidP="00262D6E">
      <w:pPr>
        <w:spacing w:line="360" w:lineRule="auto"/>
        <w:jc w:val="both"/>
        <w:rPr>
          <w:rFonts w:cs="Times New Roman"/>
          <w:lang w:val="es-ES"/>
        </w:rPr>
      </w:pPr>
    </w:p>
    <w:p w14:paraId="4BD1C675"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9747F"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5)</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9B7665F" w14:textId="77777777" w:rsidR="00B674F0" w:rsidRPr="0039004D" w:rsidRDefault="00B674F0" w:rsidP="00262D6E">
      <w:pPr>
        <w:spacing w:line="360" w:lineRule="auto"/>
        <w:jc w:val="both"/>
        <w:rPr>
          <w:rFonts w:cs="Times New Roman"/>
          <w:lang w:val="es-ES"/>
        </w:rPr>
      </w:pPr>
    </w:p>
    <w:p w14:paraId="1BDF2B9F"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6)</w:t>
      </w:r>
      <w:r w:rsidR="00E9747F">
        <w:rPr>
          <w:rFonts w:cs="Times New Roman"/>
          <w:lang w:val="es-ES"/>
        </w:rPr>
        <w:fldChar w:fldCharType="end"/>
      </w:r>
      <w:r w:rsidRPr="0039004D">
        <w:rPr>
          <w:rFonts w:cs="Times New Roman"/>
          <w:lang w:val="es-ES"/>
        </w:rPr>
        <w:t>:</w:t>
      </w:r>
    </w:p>
    <w:p w14:paraId="5B9935D2" w14:textId="77777777" w:rsidR="00B674F0" w:rsidRPr="0039004D" w:rsidRDefault="00B674F0" w:rsidP="00262D6E">
      <w:pPr>
        <w:spacing w:line="360" w:lineRule="auto"/>
        <w:jc w:val="both"/>
        <w:rPr>
          <w:rFonts w:cs="Times New Roman"/>
          <w:lang w:val="es-ES"/>
        </w:rPr>
      </w:pPr>
    </w:p>
    <w:p w14:paraId="1FB2A8E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2407A50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5452CCF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078E0E4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FC5840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7667455" w14:textId="77777777" w:rsidR="00B674F0" w:rsidRDefault="00B674F0" w:rsidP="00262D6E">
      <w:pPr>
        <w:spacing w:line="360" w:lineRule="auto"/>
        <w:jc w:val="both"/>
        <w:rPr>
          <w:rFonts w:cs="Times New Roman"/>
          <w:lang w:val="es-ES"/>
        </w:rPr>
      </w:pPr>
    </w:p>
    <w:p w14:paraId="0089A37F"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7)</w:t>
      </w:r>
      <w:r w:rsidR="00E9747F">
        <w:rPr>
          <w:rFonts w:cs="Times New Roman"/>
          <w:lang w:val="es-ES"/>
        </w:rPr>
        <w:fldChar w:fldCharType="end"/>
      </w:r>
      <w:r>
        <w:rPr>
          <w:rFonts w:cs="Times New Roman"/>
          <w:lang w:val="es-ES"/>
        </w:rPr>
        <w:t xml:space="preserve">. </w:t>
      </w:r>
    </w:p>
    <w:p w14:paraId="3B51DE9B" w14:textId="77777777" w:rsidR="00CE40F8" w:rsidRPr="0039004D" w:rsidRDefault="00CE40F8" w:rsidP="00262D6E">
      <w:pPr>
        <w:spacing w:line="360" w:lineRule="auto"/>
        <w:jc w:val="both"/>
        <w:rPr>
          <w:rFonts w:cs="Times New Roman"/>
          <w:lang w:val="es-ES"/>
        </w:rPr>
      </w:pPr>
    </w:p>
    <w:p w14:paraId="4ED5C53D" w14:textId="77777777" w:rsidR="00B674F0" w:rsidRPr="00D62806" w:rsidRDefault="00B674F0" w:rsidP="00D62806">
      <w:pPr>
        <w:pStyle w:val="Ttulo3"/>
      </w:pPr>
      <w:bookmarkStart w:id="13" w:name="_Toc508100420"/>
      <w:r w:rsidRPr="0039004D">
        <w:lastRenderedPageBreak/>
        <w:t>Metodología</w:t>
      </w:r>
      <w:r w:rsidR="002553D9" w:rsidRPr="0039004D">
        <w:t xml:space="preserve"> del diseño centrado en el usuario</w:t>
      </w:r>
      <w:bookmarkEnd w:id="13"/>
    </w:p>
    <w:p w14:paraId="79FC8DCC"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68D8C6BD" w14:textId="77777777" w:rsidR="00B674F0" w:rsidRPr="0039004D" w:rsidRDefault="00B674F0" w:rsidP="00262D6E">
      <w:pPr>
        <w:spacing w:line="360" w:lineRule="auto"/>
        <w:jc w:val="both"/>
        <w:rPr>
          <w:rFonts w:cs="Times New Roman"/>
          <w:lang w:val="es-ES"/>
        </w:rPr>
      </w:pPr>
    </w:p>
    <w:p w14:paraId="5F4D35C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3014C31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8D6B9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764C9E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70A2AB8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2B9A9F8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5E6B6E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F0403A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80DE76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87429C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B7451D8"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874CA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63857981"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12932A86" w14:textId="77777777" w:rsidR="00107D89" w:rsidRPr="0039004D" w:rsidRDefault="00107D89" w:rsidP="00107D89">
      <w:pPr>
        <w:pStyle w:val="Prrafodelista"/>
        <w:spacing w:line="360" w:lineRule="auto"/>
        <w:ind w:left="2340"/>
        <w:jc w:val="both"/>
        <w:rPr>
          <w:rFonts w:cs="Times New Roman"/>
          <w:lang w:val="es-ES"/>
        </w:rPr>
      </w:pPr>
    </w:p>
    <w:p w14:paraId="32D3164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70B1D4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306E1092"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097E6F3C"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527DFB21" w14:textId="77777777" w:rsidR="00107D89" w:rsidRPr="0039004D" w:rsidRDefault="00107D89" w:rsidP="00107D89">
      <w:pPr>
        <w:pStyle w:val="Prrafodelista"/>
        <w:spacing w:line="360" w:lineRule="auto"/>
        <w:ind w:left="1440"/>
        <w:jc w:val="both"/>
        <w:rPr>
          <w:rFonts w:cs="Times New Roman"/>
          <w:lang w:val="es-ES"/>
        </w:rPr>
      </w:pPr>
    </w:p>
    <w:p w14:paraId="461812E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24991F2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8)</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14DC83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00752D4" w14:textId="77777777" w:rsidR="00107D89" w:rsidRDefault="00107D89" w:rsidP="00107D89">
      <w:pPr>
        <w:spacing w:line="360" w:lineRule="auto"/>
        <w:jc w:val="both"/>
        <w:rPr>
          <w:rFonts w:cs="Times New Roman"/>
          <w:lang w:val="es-ES"/>
        </w:rPr>
      </w:pPr>
    </w:p>
    <w:p w14:paraId="74016F38"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614C03C" w14:textId="77777777" w:rsidR="0061601E" w:rsidRPr="0039004D" w:rsidRDefault="0061601E" w:rsidP="00262D6E">
      <w:pPr>
        <w:spacing w:line="360" w:lineRule="auto"/>
        <w:jc w:val="both"/>
        <w:rPr>
          <w:rFonts w:cs="Times New Roman"/>
          <w:lang w:val="es-ES"/>
        </w:rPr>
      </w:pPr>
    </w:p>
    <w:p w14:paraId="151FB89B" w14:textId="77777777" w:rsidR="00B674F0" w:rsidRPr="00107D89" w:rsidRDefault="00562533" w:rsidP="00107D89">
      <w:pPr>
        <w:pStyle w:val="Ttulo3"/>
      </w:pPr>
      <w:bookmarkStart w:id="14" w:name="_Toc508100423"/>
      <w:r w:rsidRPr="0039004D">
        <w:t>Diseño centrado en el usuario en el sector salud: Importancia</w:t>
      </w:r>
      <w:bookmarkEnd w:id="14"/>
    </w:p>
    <w:p w14:paraId="7CF9E10E"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w:t>
      </w:r>
      <w:r w:rsidR="00B674F0" w:rsidRPr="00CE1173">
        <w:rPr>
          <w:rFonts w:cs="Times New Roman"/>
          <w:lang w:val="es-PE"/>
        </w:rPr>
        <w:t>Health Information Technology</w:t>
      </w:r>
      <w:r w:rsidR="00B674F0" w:rsidRPr="0039004D">
        <w:rPr>
          <w:rFonts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9)</w:t>
      </w:r>
      <w:r w:rsidR="00E9747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0)</w:t>
      </w:r>
      <w:r w:rsidR="00E9747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1)</w:t>
      </w:r>
      <w:r w:rsidR="00E9747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193BD29F" w14:textId="77777777" w:rsidR="00B674F0" w:rsidRDefault="00B674F0" w:rsidP="00262D6E">
      <w:pPr>
        <w:spacing w:line="360" w:lineRule="auto"/>
        <w:jc w:val="both"/>
        <w:rPr>
          <w:rFonts w:cs="Times New Roman"/>
          <w:lang w:val="es-ES"/>
        </w:rPr>
      </w:pPr>
    </w:p>
    <w:p w14:paraId="270BCD0B" w14:textId="77777777"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9747F">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1)</w:t>
      </w:r>
      <w:r w:rsidR="00E9747F">
        <w:rPr>
          <w:rFonts w:cs="Times New Roman"/>
          <w:lang w:val="es-ES"/>
        </w:rPr>
        <w:fldChar w:fldCharType="end"/>
      </w:r>
      <w:r>
        <w:rPr>
          <w:rFonts w:cs="Times New Roman"/>
          <w:lang w:val="es-ES"/>
        </w:rPr>
        <w:t>.</w:t>
      </w:r>
    </w:p>
    <w:p w14:paraId="0AC5EA14" w14:textId="77777777" w:rsidR="003E4989" w:rsidRDefault="003E4989" w:rsidP="00262D6E">
      <w:pPr>
        <w:spacing w:line="360" w:lineRule="auto"/>
        <w:jc w:val="both"/>
        <w:rPr>
          <w:rFonts w:cs="Times New Roman"/>
          <w:lang w:val="es-ES"/>
        </w:rPr>
      </w:pPr>
    </w:p>
    <w:p w14:paraId="65B1B4E4"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5"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5"/>
    </w:p>
    <w:p w14:paraId="6D756E6F" w14:textId="77777777" w:rsidR="00262D6E" w:rsidRPr="0039004D" w:rsidRDefault="00262D6E" w:rsidP="00262D6E">
      <w:pPr>
        <w:rPr>
          <w:lang w:val="es-ES"/>
        </w:rPr>
      </w:pPr>
    </w:p>
    <w:p w14:paraId="4D1A8FD6" w14:textId="77777777" w:rsidR="00262D6E" w:rsidRPr="004F4C96" w:rsidRDefault="00262D6E" w:rsidP="004F4C96">
      <w:pPr>
        <w:pStyle w:val="Ttulo3"/>
      </w:pPr>
      <w:bookmarkStart w:id="16" w:name="_Toc508100425"/>
      <w:r w:rsidRPr="0039004D">
        <w:t>D</w:t>
      </w:r>
      <w:r w:rsidR="00562533" w:rsidRPr="0039004D">
        <w:t>escripción</w:t>
      </w:r>
      <w:bookmarkEnd w:id="16"/>
    </w:p>
    <w:p w14:paraId="0F0CD3CB"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2)</w:t>
      </w:r>
      <w:r w:rsidR="00E9747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A25DE6C" w14:textId="77777777" w:rsidR="00652560" w:rsidRPr="0039004D" w:rsidRDefault="00652560" w:rsidP="00262D6E">
      <w:pPr>
        <w:spacing w:line="360" w:lineRule="auto"/>
        <w:jc w:val="both"/>
        <w:rPr>
          <w:rFonts w:cs="Times New Roman"/>
          <w:lang w:val="es-ES"/>
        </w:rPr>
      </w:pPr>
    </w:p>
    <w:p w14:paraId="19D2C09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4533DF63" w14:textId="77777777" w:rsidR="00652560" w:rsidRPr="0039004D" w:rsidRDefault="00652560" w:rsidP="00262D6E">
      <w:pPr>
        <w:spacing w:line="360" w:lineRule="auto"/>
        <w:jc w:val="both"/>
        <w:rPr>
          <w:rFonts w:cs="Times New Roman"/>
          <w:lang w:val="es-ES"/>
        </w:rPr>
      </w:pPr>
    </w:p>
    <w:p w14:paraId="720DB41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12C2385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FF70ED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0400DCF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3028E20B" w14:textId="77777777" w:rsidR="00652560" w:rsidRPr="0039004D" w:rsidRDefault="00652560" w:rsidP="00262D6E">
      <w:pPr>
        <w:spacing w:line="360" w:lineRule="auto"/>
        <w:jc w:val="both"/>
        <w:rPr>
          <w:rFonts w:cs="Times New Roman"/>
          <w:lang w:val="es-ES"/>
        </w:rPr>
      </w:pPr>
    </w:p>
    <w:p w14:paraId="2B748754"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7B7445" w:rsidRPr="0039004D">
        <w:rPr>
          <w:rFonts w:cs="Times New Roman"/>
          <w:lang w:val="es-ES"/>
        </w:rPr>
        <w:t>.</w:t>
      </w:r>
    </w:p>
    <w:p w14:paraId="3078785C" w14:textId="77777777" w:rsidR="00652560" w:rsidRPr="0039004D" w:rsidRDefault="00652560" w:rsidP="00262D6E">
      <w:pPr>
        <w:spacing w:line="360" w:lineRule="auto"/>
        <w:jc w:val="both"/>
        <w:rPr>
          <w:rFonts w:cs="Times New Roman"/>
          <w:lang w:val="es-ES"/>
        </w:rPr>
      </w:pPr>
    </w:p>
    <w:p w14:paraId="18AE28E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4)</w:t>
      </w:r>
      <w:r w:rsidR="00E9747F" w:rsidRPr="0039004D">
        <w:rPr>
          <w:rFonts w:cs="Times New Roman"/>
          <w:lang w:val="es-ES"/>
        </w:rPr>
        <w:fldChar w:fldCharType="end"/>
      </w:r>
      <w:r w:rsidR="00CC65BF" w:rsidRPr="0039004D">
        <w:rPr>
          <w:rFonts w:cs="Times New Roman"/>
          <w:lang w:val="es-ES"/>
        </w:rPr>
        <w:t>.</w:t>
      </w:r>
    </w:p>
    <w:p w14:paraId="6C640AB2" w14:textId="77777777" w:rsidR="00CC65BF" w:rsidRPr="0039004D" w:rsidRDefault="00CC65BF" w:rsidP="00262D6E">
      <w:pPr>
        <w:spacing w:line="360" w:lineRule="auto"/>
        <w:jc w:val="both"/>
        <w:rPr>
          <w:rFonts w:cs="Times New Roman"/>
          <w:lang w:val="es-ES"/>
        </w:rPr>
      </w:pPr>
    </w:p>
    <w:p w14:paraId="54FB3444" w14:textId="77777777" w:rsidR="00562533" w:rsidRPr="0039004D" w:rsidRDefault="00562533" w:rsidP="00000899">
      <w:pPr>
        <w:pStyle w:val="Ttulo3"/>
      </w:pPr>
      <w:bookmarkStart w:id="17"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4410FA3B" w14:textId="77777777" w:rsidR="008D2441" w:rsidRPr="0039004D" w:rsidRDefault="008D2441" w:rsidP="00262D6E">
      <w:pPr>
        <w:spacing w:line="360" w:lineRule="auto"/>
        <w:jc w:val="both"/>
        <w:rPr>
          <w:rFonts w:cs="Times New Roman"/>
          <w:lang w:val="es-ES"/>
        </w:rPr>
      </w:pPr>
    </w:p>
    <w:p w14:paraId="5A5C87FE"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Pr="0039004D">
        <w:rPr>
          <w:rFonts w:cs="Times New Roman"/>
          <w:lang w:val="es-ES"/>
        </w:rPr>
        <w:t>:</w:t>
      </w:r>
    </w:p>
    <w:p w14:paraId="2AD9FDF5" w14:textId="77777777" w:rsidR="00376FA3" w:rsidRPr="0039004D" w:rsidRDefault="00376FA3" w:rsidP="00262D6E">
      <w:pPr>
        <w:spacing w:line="360" w:lineRule="auto"/>
        <w:jc w:val="both"/>
        <w:rPr>
          <w:rFonts w:cs="Times New Roman"/>
          <w:lang w:val="es-ES"/>
        </w:rPr>
      </w:pPr>
    </w:p>
    <w:p w14:paraId="07F05BF3"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B0438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5C01A517"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6275BEA" w14:textId="77777777" w:rsidR="00376FA3" w:rsidRPr="0039004D" w:rsidRDefault="00376FA3" w:rsidP="00262D6E">
      <w:pPr>
        <w:spacing w:line="360" w:lineRule="auto"/>
        <w:jc w:val="both"/>
        <w:rPr>
          <w:rFonts w:cs="Times New Roman"/>
          <w:lang w:val="es-ES"/>
        </w:rPr>
      </w:pPr>
    </w:p>
    <w:p w14:paraId="6EFE03CF"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6)</w:t>
      </w:r>
      <w:r w:rsidR="00E9747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7)</w:t>
      </w:r>
      <w:r w:rsidR="00E9747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8)</w:t>
      </w:r>
      <w:r w:rsidR="00E9747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913D4D" w:rsidRPr="0039004D">
        <w:rPr>
          <w:rFonts w:cs="Times New Roman"/>
          <w:lang w:val="es-ES"/>
        </w:rPr>
        <w:t>.</w:t>
      </w:r>
    </w:p>
    <w:p w14:paraId="21E51A4E" w14:textId="77777777" w:rsidR="008D2441" w:rsidRPr="0039004D" w:rsidRDefault="008D2441" w:rsidP="00262D6E">
      <w:pPr>
        <w:spacing w:line="360" w:lineRule="auto"/>
        <w:jc w:val="both"/>
        <w:rPr>
          <w:rFonts w:cs="Times New Roman"/>
          <w:lang w:val="es-ES"/>
        </w:rPr>
      </w:pPr>
    </w:p>
    <w:p w14:paraId="6D2EF0C9"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CD82FAD" w14:textId="77777777" w:rsidR="008D2441" w:rsidRPr="0039004D" w:rsidRDefault="008D2441" w:rsidP="00262D6E">
      <w:pPr>
        <w:spacing w:line="360" w:lineRule="auto"/>
        <w:jc w:val="both"/>
        <w:rPr>
          <w:rFonts w:cs="Times New Roman"/>
          <w:lang w:val="es-ES"/>
        </w:rPr>
      </w:pPr>
    </w:p>
    <w:p w14:paraId="4CA9E5F9"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0A098896" wp14:editId="2AC99392">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CE87167"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6C533E21"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p>
    <w:p w14:paraId="50835D4A" w14:textId="77777777" w:rsidR="00DF1003" w:rsidRPr="0039004D" w:rsidRDefault="00DF1003" w:rsidP="00262D6E">
      <w:pPr>
        <w:spacing w:line="360" w:lineRule="auto"/>
        <w:jc w:val="both"/>
        <w:rPr>
          <w:rFonts w:cs="Times New Roman"/>
          <w:lang w:val="es-ES"/>
        </w:rPr>
      </w:pPr>
    </w:p>
    <w:p w14:paraId="5A9ECFE6" w14:textId="4569A670"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9)</w:t>
      </w:r>
      <w:r w:rsidR="00E9747F">
        <w:rPr>
          <w:rFonts w:cs="Times New Roman"/>
          <w:lang w:val="es-ES"/>
        </w:rPr>
        <w:fldChar w:fldCharType="end"/>
      </w:r>
      <w:r w:rsidR="00E260FD" w:rsidRPr="0039004D">
        <w:rPr>
          <w:rFonts w:cs="Times New Roman"/>
          <w:lang w:val="es-ES"/>
        </w:rPr>
        <w:t>.</w:t>
      </w:r>
    </w:p>
    <w:p w14:paraId="199A999A" w14:textId="77777777" w:rsidR="004220C8" w:rsidRPr="0039004D" w:rsidRDefault="004220C8" w:rsidP="00262D6E">
      <w:pPr>
        <w:spacing w:line="360" w:lineRule="auto"/>
        <w:ind w:left="360"/>
        <w:jc w:val="both"/>
        <w:rPr>
          <w:rFonts w:cs="Times New Roman"/>
          <w:lang w:val="es-ES"/>
        </w:rPr>
      </w:pPr>
    </w:p>
    <w:p w14:paraId="5B0363C3"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2C17203C" w14:textId="77777777" w:rsidR="009F3767" w:rsidRPr="0039004D" w:rsidRDefault="009F3767" w:rsidP="00262D6E">
      <w:pPr>
        <w:spacing w:line="360" w:lineRule="auto"/>
        <w:jc w:val="both"/>
        <w:rPr>
          <w:rFonts w:cs="Times New Roman"/>
          <w:lang w:val="es-ES"/>
        </w:rPr>
      </w:pPr>
    </w:p>
    <w:p w14:paraId="3DAD1D95" w14:textId="1764FFB9" w:rsidR="009B63B8" w:rsidRPr="007B2245" w:rsidRDefault="009B63B8" w:rsidP="00262D6E">
      <w:pPr>
        <w:pStyle w:val="Ttulo3"/>
      </w:pPr>
      <w:bookmarkStart w:id="18" w:name="_Toc508100427"/>
      <w:r w:rsidRPr="0039004D">
        <w:t>Normat</w:t>
      </w:r>
      <w:r w:rsidR="000113B0">
        <w:t>iva vigente para el recojo</w:t>
      </w:r>
      <w:r w:rsidRPr="0039004D">
        <w:t xml:space="preserve"> y manejo de reclamos en el sector salud</w:t>
      </w:r>
      <w:bookmarkEnd w:id="18"/>
    </w:p>
    <w:p w14:paraId="3554A908"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8626EB" w:rsidRPr="0039004D">
        <w:rPr>
          <w:rFonts w:cs="Times New Roman"/>
          <w:lang w:val="es-ES"/>
        </w:rPr>
        <w:t>.</w:t>
      </w:r>
    </w:p>
    <w:p w14:paraId="0BE571D3" w14:textId="77777777" w:rsidR="004220C8" w:rsidRPr="0039004D" w:rsidRDefault="004220C8" w:rsidP="00262D6E">
      <w:pPr>
        <w:spacing w:line="360" w:lineRule="auto"/>
        <w:rPr>
          <w:rFonts w:cs="Times New Roman"/>
          <w:lang w:val="es-ES"/>
        </w:rPr>
      </w:pPr>
    </w:p>
    <w:p w14:paraId="7C4C5DED"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Pr="0039004D">
        <w:rPr>
          <w:rFonts w:cs="Times New Roman"/>
          <w:lang w:val="es-ES"/>
        </w:rPr>
        <w:t>.</w:t>
      </w:r>
    </w:p>
    <w:p w14:paraId="18BC48BB" w14:textId="77777777" w:rsidR="004456A4" w:rsidRPr="0039004D" w:rsidRDefault="004456A4" w:rsidP="00262D6E">
      <w:pPr>
        <w:spacing w:line="360" w:lineRule="auto"/>
        <w:jc w:val="both"/>
        <w:rPr>
          <w:rFonts w:cs="Times New Roman"/>
          <w:lang w:val="es-ES"/>
        </w:rPr>
      </w:pPr>
    </w:p>
    <w:p w14:paraId="0A3EFCB0"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w:t>
      </w:r>
      <w:r w:rsidRPr="0039004D">
        <w:rPr>
          <w:rFonts w:cs="Times New Roman"/>
          <w:lang w:val="es-ES"/>
        </w:rPr>
        <w:lastRenderedPageBreak/>
        <w:t>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D06B91" w:rsidRPr="0039004D">
        <w:rPr>
          <w:rFonts w:cs="Times New Roman"/>
          <w:lang w:val="es-ES"/>
        </w:rPr>
        <w:t>.</w:t>
      </w:r>
    </w:p>
    <w:p w14:paraId="2D709BBE" w14:textId="77777777" w:rsidR="0099501F" w:rsidRPr="0039004D" w:rsidRDefault="0099501F" w:rsidP="00262D6E">
      <w:pPr>
        <w:spacing w:line="360" w:lineRule="auto"/>
        <w:jc w:val="both"/>
        <w:rPr>
          <w:rFonts w:cs="Times New Roman"/>
          <w:lang w:val="es-ES"/>
        </w:rPr>
      </w:pPr>
    </w:p>
    <w:p w14:paraId="54139D84"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0)</w:t>
      </w:r>
      <w:r w:rsidR="00E9747F">
        <w:rPr>
          <w:rFonts w:cs="Times New Roman"/>
          <w:lang w:val="es-ES"/>
        </w:rPr>
        <w:fldChar w:fldCharType="end"/>
      </w:r>
      <w:r w:rsidR="00734B3F" w:rsidRPr="0039004D">
        <w:rPr>
          <w:rFonts w:cs="Times New Roman"/>
          <w:lang w:val="es-ES"/>
        </w:rPr>
        <w:t>.</w:t>
      </w:r>
    </w:p>
    <w:p w14:paraId="0F8EB476" w14:textId="77777777" w:rsidR="00262D6E" w:rsidRPr="0039004D" w:rsidRDefault="00262D6E" w:rsidP="00262D6E">
      <w:pPr>
        <w:spacing w:line="360" w:lineRule="auto"/>
        <w:jc w:val="both"/>
        <w:rPr>
          <w:rFonts w:cs="Times New Roman"/>
          <w:lang w:val="es-ES"/>
        </w:rPr>
      </w:pPr>
    </w:p>
    <w:p w14:paraId="70ADCEBB" w14:textId="77777777" w:rsidR="00562533" w:rsidRPr="00A27624" w:rsidRDefault="00562533" w:rsidP="00A27624">
      <w:pPr>
        <w:pStyle w:val="Ttulo3"/>
      </w:pPr>
      <w:bookmarkStart w:id="19"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56E0E128"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1)</w:t>
      </w:r>
      <w:r w:rsidR="00E9747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0C2A93E0" w14:textId="77777777" w:rsidR="00651402" w:rsidRPr="0039004D" w:rsidRDefault="00651402" w:rsidP="0075380D">
      <w:pPr>
        <w:spacing w:line="360" w:lineRule="auto"/>
        <w:jc w:val="both"/>
        <w:rPr>
          <w:rFonts w:cs="Times New Roman"/>
          <w:lang w:val="es-ES"/>
        </w:rPr>
      </w:pPr>
    </w:p>
    <w:p w14:paraId="5877B1C5"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6)</w:t>
      </w:r>
      <w:r w:rsidR="00E9747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02EBB1A8" w14:textId="77777777" w:rsidR="007222F0" w:rsidRDefault="007222F0" w:rsidP="00262D6E">
      <w:pPr>
        <w:spacing w:line="360" w:lineRule="auto"/>
        <w:jc w:val="both"/>
        <w:rPr>
          <w:rFonts w:cs="Times New Roman"/>
          <w:lang w:val="es-ES"/>
        </w:rPr>
      </w:pPr>
    </w:p>
    <w:p w14:paraId="270B1A6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7000A6E0" w14:textId="77777777" w:rsidR="00562533" w:rsidRPr="0039004D" w:rsidRDefault="00562533" w:rsidP="00262D6E">
      <w:pPr>
        <w:spacing w:line="360" w:lineRule="auto"/>
        <w:jc w:val="both"/>
        <w:rPr>
          <w:rFonts w:cs="Times New Roman"/>
          <w:lang w:val="es-ES"/>
        </w:rPr>
      </w:pPr>
    </w:p>
    <w:p w14:paraId="640EDED3" w14:textId="77777777" w:rsidR="00562533" w:rsidRPr="004053C8" w:rsidRDefault="00562533" w:rsidP="004053C8">
      <w:pPr>
        <w:pStyle w:val="Ttulo3"/>
      </w:pPr>
      <w:bookmarkStart w:id="20" w:name="_Toc508100429"/>
      <w:r w:rsidRPr="0039004D">
        <w:t>Oportunidades de Mejora</w:t>
      </w:r>
      <w:bookmarkEnd w:id="20"/>
    </w:p>
    <w:p w14:paraId="298743CF"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4541190A" w14:textId="77777777" w:rsidR="00B674F0" w:rsidRPr="0039004D" w:rsidRDefault="00B674F0" w:rsidP="00262D6E">
      <w:pPr>
        <w:spacing w:line="360" w:lineRule="auto"/>
        <w:jc w:val="both"/>
        <w:rPr>
          <w:rFonts w:cs="Times New Roman"/>
          <w:lang w:val="es-ES"/>
        </w:rPr>
      </w:pPr>
    </w:p>
    <w:p w14:paraId="6D6A815A" w14:textId="77777777" w:rsidR="00B674F0" w:rsidRPr="004053C8" w:rsidRDefault="00B674F0" w:rsidP="004053C8">
      <w:pPr>
        <w:pStyle w:val="Ttulo3"/>
      </w:pPr>
      <w:bookmarkStart w:id="21" w:name="_Toc508100430"/>
      <w:r w:rsidRPr="0039004D">
        <w:lastRenderedPageBreak/>
        <w:t>Diseño centrado en el usuario en el sector Salud en Perú</w:t>
      </w:r>
      <w:bookmarkEnd w:id="21"/>
    </w:p>
    <w:p w14:paraId="29F1490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88BDB7A" w14:textId="77777777" w:rsidR="00A12DD0" w:rsidRPr="0039004D" w:rsidRDefault="00A12DD0" w:rsidP="00262D6E">
      <w:pPr>
        <w:spacing w:line="360" w:lineRule="auto"/>
        <w:jc w:val="both"/>
        <w:rPr>
          <w:rFonts w:cs="Times New Roman"/>
          <w:lang w:val="es-ES"/>
        </w:rPr>
      </w:pPr>
    </w:p>
    <w:p w14:paraId="186F9ECE" w14:textId="77777777" w:rsidR="00A12DD0" w:rsidRPr="0039004D" w:rsidRDefault="00A12DD0" w:rsidP="00262D6E">
      <w:pPr>
        <w:pStyle w:val="Ttulo1"/>
        <w:spacing w:line="360" w:lineRule="auto"/>
        <w:rPr>
          <w:rFonts w:cs="Times New Roman"/>
          <w:szCs w:val="24"/>
        </w:rPr>
      </w:pPr>
      <w:bookmarkStart w:id="22" w:name="_Toc508100431"/>
      <w:r w:rsidRPr="0039004D">
        <w:rPr>
          <w:rFonts w:cs="Times New Roman"/>
          <w:szCs w:val="24"/>
        </w:rPr>
        <w:lastRenderedPageBreak/>
        <w:t>Justificación del estudio</w:t>
      </w:r>
      <w:bookmarkEnd w:id="22"/>
    </w:p>
    <w:p w14:paraId="0D2C0341" w14:textId="77777777" w:rsidR="0023033B" w:rsidRPr="0039004D" w:rsidRDefault="0023033B" w:rsidP="00262D6E">
      <w:pPr>
        <w:spacing w:line="360" w:lineRule="auto"/>
        <w:rPr>
          <w:rFonts w:cs="Times New Roman"/>
          <w:lang w:val="es-ES"/>
        </w:rPr>
      </w:pPr>
    </w:p>
    <w:p w14:paraId="6C8593DA"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9747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Pr="003F29A5">
        <w:rPr>
          <w:rFonts w:cs="Times New Roman"/>
          <w:noProof/>
          <w:lang w:val="es-ES"/>
        </w:rPr>
        <w:t>(12)</w:t>
      </w:r>
      <w:r w:rsidR="00E9747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a dicha información. </w:t>
      </w:r>
      <w:r>
        <w:rPr>
          <w:rFonts w:cs="Times New Roman"/>
          <w:lang w:val="es-ES"/>
        </w:rPr>
        <w:t>Sin embargo,</w:t>
      </w:r>
      <w:r w:rsidR="00CE1173">
        <w:rPr>
          <w:rFonts w:cs="Times New Roman"/>
          <w:lang w:val="es-ES"/>
        </w:rPr>
        <w:t xml:space="preserve"> ya que la necesidad de un sistema centralizado de gestión de reclamos para mejorar el manejo de la información proveniente de ellos ha sido probada necesaria para monitorear y mejorar la calidad de atención en salud </w:t>
      </w:r>
      <w:r w:rsidR="00CE1173">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CE1173">
        <w:rPr>
          <w:rFonts w:cs="Times New Roman"/>
          <w:lang w:val="es-ES"/>
        </w:rPr>
        <w:fldChar w:fldCharType="separate"/>
      </w:r>
      <w:r w:rsidR="00CE1173" w:rsidRPr="00D12CF6">
        <w:rPr>
          <w:rFonts w:cs="Times New Roman"/>
          <w:noProof/>
          <w:lang w:val="es-ES"/>
        </w:rPr>
        <w:t>(11)</w:t>
      </w:r>
      <w:r w:rsidR="00CE1173">
        <w:rPr>
          <w:rFonts w:cs="Times New Roman"/>
          <w:lang w:val="es-ES"/>
        </w:rPr>
        <w:fldChar w:fldCharType="end"/>
      </w:r>
      <w:r w:rsidR="00CE1173">
        <w:rPr>
          <w:rFonts w:cs="Times New Roman"/>
          <w:lang w:val="es-ES"/>
        </w:rPr>
        <w:t xml:space="preserve"> hay la necesidad de la creación de varios sistemas independientes que realicen estas funciones, 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B85F7B9" w14:textId="77777777" w:rsidR="00736B17" w:rsidRPr="0039004D" w:rsidRDefault="00736B17" w:rsidP="00A35C0B">
      <w:pPr>
        <w:spacing w:line="360" w:lineRule="auto"/>
        <w:jc w:val="both"/>
        <w:rPr>
          <w:rFonts w:cs="Times New Roman"/>
          <w:lang w:val="es-ES"/>
        </w:rPr>
      </w:pPr>
    </w:p>
    <w:p w14:paraId="3D7D52D8"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CE1173">
        <w:rPr>
          <w:rFonts w:cs="Times New Roman"/>
          <w:lang w:val="es-ES"/>
        </w:rPr>
        <w:t>DCU</w:t>
      </w:r>
      <w:r w:rsidR="00520AF5">
        <w:rPr>
          <w:rFonts w:cs="Times New Roman"/>
          <w:lang w:val="es-ES"/>
        </w:rPr>
        <w:t xml:space="preserve"> </w:t>
      </w:r>
      <w:r w:rsidR="00E9747F">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9747F">
        <w:rPr>
          <w:rFonts w:cs="Times New Roman"/>
          <w:lang w:val="es-ES"/>
        </w:rPr>
        <w:fldChar w:fldCharType="separate"/>
      </w:r>
      <w:r w:rsidR="00520AF5" w:rsidRPr="00D12CF6">
        <w:rPr>
          <w:rFonts w:cs="Times New Roman"/>
          <w:noProof/>
          <w:lang w:val="es-ES"/>
        </w:rPr>
        <w:t>(9)</w:t>
      </w:r>
      <w:r w:rsidR="00E9747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ía</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CE1173">
        <w:rPr>
          <w:rFonts w:cs="Times New Roman"/>
          <w:lang w:val="es-ES"/>
        </w:rPr>
        <w:t>debia</w:t>
      </w:r>
      <w:r w:rsidR="00D12CF6" w:rsidRPr="0039004D">
        <w:rPr>
          <w:rFonts w:cs="Times New Roman"/>
          <w:lang w:val="es-ES"/>
        </w:rPr>
        <w:t xml:space="preserve"> 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 </w:t>
      </w:r>
    </w:p>
    <w:p w14:paraId="0BDFEBC2" w14:textId="77777777" w:rsidR="00A12DD0" w:rsidRPr="0039004D" w:rsidRDefault="00A12DD0" w:rsidP="00262D6E">
      <w:pPr>
        <w:pStyle w:val="Ttulo1"/>
        <w:spacing w:line="360" w:lineRule="auto"/>
        <w:rPr>
          <w:rFonts w:cs="Times New Roman"/>
          <w:szCs w:val="24"/>
        </w:rPr>
      </w:pPr>
      <w:bookmarkStart w:id="23" w:name="_Toc508100432"/>
      <w:r w:rsidRPr="0039004D">
        <w:rPr>
          <w:rFonts w:cs="Times New Roman"/>
          <w:szCs w:val="24"/>
        </w:rPr>
        <w:lastRenderedPageBreak/>
        <w:t>Objetivos</w:t>
      </w:r>
      <w:bookmarkEnd w:id="23"/>
    </w:p>
    <w:p w14:paraId="2864294D" w14:textId="77777777" w:rsidR="006B20F8" w:rsidRPr="0039004D" w:rsidRDefault="006B20F8" w:rsidP="00262D6E">
      <w:pPr>
        <w:spacing w:line="360" w:lineRule="auto"/>
        <w:jc w:val="both"/>
        <w:rPr>
          <w:rFonts w:cs="Times New Roman"/>
          <w:lang w:val="es-ES"/>
        </w:rPr>
      </w:pPr>
    </w:p>
    <w:p w14:paraId="25912ED0" w14:textId="77777777" w:rsidR="006B20F8" w:rsidRPr="0039004D" w:rsidRDefault="006B20F8" w:rsidP="004210F8">
      <w:pPr>
        <w:pStyle w:val="Ttulo2"/>
        <w:numPr>
          <w:ilvl w:val="0"/>
          <w:numId w:val="18"/>
        </w:numPr>
        <w:spacing w:line="360" w:lineRule="auto"/>
        <w:rPr>
          <w:rFonts w:cs="Times New Roman"/>
          <w:szCs w:val="24"/>
          <w:lang w:val="es-ES"/>
        </w:rPr>
      </w:pPr>
      <w:bookmarkStart w:id="24" w:name="_Toc508100433"/>
      <w:r w:rsidRPr="0039004D">
        <w:rPr>
          <w:rFonts w:cs="Times New Roman"/>
          <w:szCs w:val="24"/>
          <w:lang w:val="es-ES"/>
        </w:rPr>
        <w:t>Objetivo General</w:t>
      </w:r>
      <w:bookmarkEnd w:id="24"/>
    </w:p>
    <w:p w14:paraId="4DBDB21C" w14:textId="77777777" w:rsidR="00172C25" w:rsidRPr="0039004D" w:rsidRDefault="00172C25" w:rsidP="00262D6E">
      <w:pPr>
        <w:pStyle w:val="Prrafodelista"/>
        <w:spacing w:line="360" w:lineRule="auto"/>
        <w:ind w:left="792"/>
        <w:jc w:val="both"/>
        <w:rPr>
          <w:rFonts w:cs="Times New Roman"/>
          <w:lang w:val="es-ES"/>
        </w:rPr>
      </w:pPr>
    </w:p>
    <w:p w14:paraId="0166C021"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5DE5714D" w14:textId="77777777" w:rsidR="006B20F8" w:rsidRPr="0039004D" w:rsidRDefault="006B20F8" w:rsidP="00262D6E">
      <w:pPr>
        <w:spacing w:line="360" w:lineRule="auto"/>
        <w:jc w:val="both"/>
        <w:rPr>
          <w:rFonts w:cs="Times New Roman"/>
          <w:lang w:val="es-ES"/>
        </w:rPr>
      </w:pPr>
    </w:p>
    <w:p w14:paraId="46388378"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4"/>
      <w:r w:rsidRPr="0039004D">
        <w:rPr>
          <w:rFonts w:cs="Times New Roman"/>
          <w:szCs w:val="24"/>
          <w:lang w:val="es-ES"/>
        </w:rPr>
        <w:t>Objetivos Específicos</w:t>
      </w:r>
      <w:bookmarkEnd w:id="25"/>
    </w:p>
    <w:p w14:paraId="01187880" w14:textId="77777777" w:rsidR="006B20F8" w:rsidRPr="0039004D" w:rsidRDefault="006B20F8" w:rsidP="00262D6E">
      <w:pPr>
        <w:spacing w:line="360" w:lineRule="auto"/>
        <w:jc w:val="both"/>
        <w:rPr>
          <w:rFonts w:cs="Times New Roman"/>
          <w:lang w:val="es-ES"/>
        </w:rPr>
      </w:pPr>
    </w:p>
    <w:p w14:paraId="22D37B2D"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26293B6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16D98DE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33262CE0"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A946DEB"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0B49BF15"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2734373C" w14:textId="77777777" w:rsidR="00A12DD0" w:rsidRPr="0039004D" w:rsidRDefault="00A12DD0" w:rsidP="00262D6E">
      <w:pPr>
        <w:pStyle w:val="Ttulo1"/>
        <w:spacing w:line="360" w:lineRule="auto"/>
        <w:rPr>
          <w:rFonts w:cs="Times New Roman"/>
          <w:szCs w:val="24"/>
        </w:rPr>
      </w:pPr>
      <w:bookmarkStart w:id="26" w:name="_Toc508100435"/>
      <w:r w:rsidRPr="0039004D">
        <w:rPr>
          <w:rFonts w:cs="Times New Roman"/>
          <w:szCs w:val="24"/>
        </w:rPr>
        <w:lastRenderedPageBreak/>
        <w:t>Metodología</w:t>
      </w:r>
      <w:bookmarkEnd w:id="26"/>
    </w:p>
    <w:p w14:paraId="1937D1E4" w14:textId="77777777" w:rsidR="00546A37" w:rsidRPr="0039004D" w:rsidRDefault="00546A37" w:rsidP="00262D6E">
      <w:pPr>
        <w:spacing w:line="360" w:lineRule="auto"/>
        <w:rPr>
          <w:rFonts w:cs="Times New Roman"/>
          <w:lang w:val="es-ES"/>
        </w:rPr>
      </w:pPr>
    </w:p>
    <w:p w14:paraId="0D7BCA2F" w14:textId="77777777" w:rsidR="00572A7C" w:rsidRPr="0039004D" w:rsidRDefault="00A12DD0" w:rsidP="004210F8">
      <w:pPr>
        <w:pStyle w:val="Ttulo2"/>
        <w:numPr>
          <w:ilvl w:val="0"/>
          <w:numId w:val="19"/>
        </w:numPr>
        <w:spacing w:line="360" w:lineRule="auto"/>
        <w:rPr>
          <w:rFonts w:cs="Times New Roman"/>
          <w:szCs w:val="24"/>
          <w:lang w:val="es-ES"/>
        </w:rPr>
      </w:pPr>
      <w:bookmarkStart w:id="27" w:name="_Toc508100436"/>
      <w:r w:rsidRPr="0039004D">
        <w:rPr>
          <w:rFonts w:cs="Times New Roman"/>
          <w:szCs w:val="24"/>
          <w:lang w:val="es-ES"/>
        </w:rPr>
        <w:t>Diseño del estudio</w:t>
      </w:r>
      <w:bookmarkEnd w:id="27"/>
    </w:p>
    <w:p w14:paraId="610822F2" w14:textId="77777777" w:rsidR="00572A7C" w:rsidRPr="0039004D" w:rsidRDefault="00572A7C" w:rsidP="00262D6E">
      <w:pPr>
        <w:spacing w:line="360" w:lineRule="auto"/>
        <w:rPr>
          <w:rFonts w:cs="Times New Roman"/>
          <w:lang w:val="es-ES"/>
        </w:rPr>
      </w:pPr>
    </w:p>
    <w:p w14:paraId="10318EC2"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83E7115" w14:textId="77777777" w:rsidR="00D652B7" w:rsidRPr="0039004D" w:rsidRDefault="00D652B7" w:rsidP="00262D6E">
      <w:pPr>
        <w:spacing w:line="360" w:lineRule="auto"/>
        <w:jc w:val="both"/>
        <w:rPr>
          <w:rFonts w:cs="Times New Roman"/>
          <w:lang w:val="es-ES"/>
        </w:rPr>
      </w:pPr>
    </w:p>
    <w:p w14:paraId="6E850CD7" w14:textId="77777777" w:rsidR="00A12DD0" w:rsidRPr="0039004D" w:rsidRDefault="00A12DD0" w:rsidP="004210F8">
      <w:pPr>
        <w:pStyle w:val="Ttulo2"/>
        <w:numPr>
          <w:ilvl w:val="0"/>
          <w:numId w:val="19"/>
        </w:numPr>
        <w:spacing w:line="360" w:lineRule="auto"/>
        <w:rPr>
          <w:rFonts w:cs="Times New Roman"/>
          <w:szCs w:val="24"/>
          <w:lang w:val="es-ES"/>
        </w:rPr>
      </w:pPr>
      <w:bookmarkStart w:id="28" w:name="_Toc508100437"/>
      <w:r w:rsidRPr="0039004D">
        <w:rPr>
          <w:rFonts w:cs="Times New Roman"/>
          <w:szCs w:val="24"/>
          <w:lang w:val="es-ES"/>
        </w:rPr>
        <w:t>Población</w:t>
      </w:r>
      <w:bookmarkEnd w:id="28"/>
    </w:p>
    <w:p w14:paraId="014A88A0" w14:textId="77777777" w:rsidR="00704DCF" w:rsidRPr="0039004D" w:rsidRDefault="00704DCF" w:rsidP="00262D6E">
      <w:pPr>
        <w:spacing w:line="360" w:lineRule="auto"/>
        <w:jc w:val="both"/>
        <w:rPr>
          <w:rFonts w:cs="Times New Roman"/>
          <w:lang w:val="es-ES"/>
        </w:rPr>
      </w:pPr>
    </w:p>
    <w:p w14:paraId="2368009F"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67ECAAD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D626EE6"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457B05"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88D4642" w14:textId="77777777" w:rsidR="002F42CB" w:rsidRPr="0039004D" w:rsidRDefault="002F42CB" w:rsidP="002F42CB">
      <w:pPr>
        <w:pStyle w:val="Prrafodelista"/>
        <w:spacing w:line="360" w:lineRule="auto"/>
        <w:jc w:val="both"/>
        <w:rPr>
          <w:rFonts w:cs="Times New Roman"/>
          <w:lang w:val="es-ES"/>
        </w:rPr>
      </w:pPr>
    </w:p>
    <w:p w14:paraId="1ECD2AD8"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8"/>
      <w:r w:rsidRPr="0039004D">
        <w:rPr>
          <w:rFonts w:cs="Times New Roman"/>
          <w:szCs w:val="24"/>
          <w:lang w:val="es-ES"/>
        </w:rPr>
        <w:t>Muestra</w:t>
      </w:r>
      <w:bookmarkEnd w:id="29"/>
    </w:p>
    <w:p w14:paraId="3FF16447" w14:textId="77777777" w:rsidR="00AD62EA" w:rsidRPr="0039004D" w:rsidRDefault="00AD62EA" w:rsidP="00262D6E">
      <w:pPr>
        <w:spacing w:line="360" w:lineRule="auto"/>
        <w:rPr>
          <w:rFonts w:cs="Times New Roman"/>
          <w:lang w:val="es-ES"/>
        </w:rPr>
      </w:pPr>
    </w:p>
    <w:p w14:paraId="2AA0E06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78CD4C0B" w14:textId="77777777" w:rsidR="002E5B65" w:rsidRDefault="002E5B65" w:rsidP="00FB1EFB">
      <w:pPr>
        <w:spacing w:line="360" w:lineRule="auto"/>
        <w:jc w:val="both"/>
        <w:rPr>
          <w:rFonts w:cs="Times New Roman"/>
          <w:lang w:val="es-ES"/>
        </w:rPr>
      </w:pPr>
    </w:p>
    <w:p w14:paraId="76EB3B87" w14:textId="77777777" w:rsidR="008044EE" w:rsidRDefault="008044EE" w:rsidP="00FB1EFB">
      <w:pPr>
        <w:spacing w:line="360" w:lineRule="auto"/>
        <w:jc w:val="both"/>
        <w:rPr>
          <w:rFonts w:cs="Times New Roman"/>
          <w:lang w:val="es-ES"/>
        </w:rPr>
      </w:pPr>
    </w:p>
    <w:p w14:paraId="39579BDC" w14:textId="77777777" w:rsidR="00B14113" w:rsidRDefault="00B14113" w:rsidP="00FB1EFB">
      <w:pPr>
        <w:spacing w:line="360" w:lineRule="auto"/>
        <w:jc w:val="both"/>
        <w:rPr>
          <w:rFonts w:cs="Times New Roman"/>
          <w:lang w:val="es-ES"/>
        </w:rPr>
      </w:pPr>
    </w:p>
    <w:p w14:paraId="71031D76" w14:textId="77777777" w:rsidR="00B14113" w:rsidRDefault="00B14113" w:rsidP="00FB1EFB">
      <w:pPr>
        <w:spacing w:line="360" w:lineRule="auto"/>
        <w:jc w:val="both"/>
        <w:rPr>
          <w:rFonts w:cs="Times New Roman"/>
          <w:lang w:val="es-ES"/>
        </w:rPr>
      </w:pPr>
    </w:p>
    <w:p w14:paraId="1F8E3034" w14:textId="77777777" w:rsidR="00B14113" w:rsidRDefault="00B14113" w:rsidP="00FB1EFB">
      <w:pPr>
        <w:spacing w:line="360" w:lineRule="auto"/>
        <w:jc w:val="both"/>
        <w:rPr>
          <w:rFonts w:cs="Times New Roman"/>
          <w:lang w:val="es-ES"/>
        </w:rPr>
      </w:pPr>
    </w:p>
    <w:p w14:paraId="2CDC09F1" w14:textId="77777777" w:rsidR="00B14113" w:rsidRDefault="00B14113" w:rsidP="00FB1EFB">
      <w:pPr>
        <w:spacing w:line="360" w:lineRule="auto"/>
        <w:jc w:val="both"/>
        <w:rPr>
          <w:rFonts w:cs="Times New Roman"/>
          <w:lang w:val="es-ES"/>
        </w:rPr>
      </w:pPr>
    </w:p>
    <w:p w14:paraId="10762E3B" w14:textId="77777777" w:rsidR="00B14113" w:rsidRDefault="00B14113" w:rsidP="00FB1EFB">
      <w:pPr>
        <w:spacing w:line="360" w:lineRule="auto"/>
        <w:jc w:val="both"/>
        <w:rPr>
          <w:rFonts w:cs="Times New Roman"/>
          <w:lang w:val="es-ES"/>
        </w:rPr>
      </w:pPr>
    </w:p>
    <w:p w14:paraId="20D85272" w14:textId="77777777" w:rsidR="00B14113" w:rsidRPr="0039004D" w:rsidRDefault="00B14113" w:rsidP="00FB1EFB">
      <w:pPr>
        <w:spacing w:line="360" w:lineRule="auto"/>
        <w:jc w:val="both"/>
        <w:rPr>
          <w:rFonts w:cs="Times New Roman"/>
          <w:lang w:val="es-ES"/>
        </w:rPr>
      </w:pPr>
    </w:p>
    <w:p w14:paraId="25DF9E0E" w14:textId="77777777" w:rsidR="008B19EA" w:rsidRPr="0039004D" w:rsidRDefault="004C67AC" w:rsidP="004210F8">
      <w:pPr>
        <w:pStyle w:val="Ttulo2"/>
        <w:numPr>
          <w:ilvl w:val="0"/>
          <w:numId w:val="19"/>
        </w:numPr>
        <w:spacing w:line="360" w:lineRule="auto"/>
        <w:rPr>
          <w:rFonts w:cs="Times New Roman"/>
          <w:szCs w:val="24"/>
        </w:rPr>
      </w:pPr>
      <w:bookmarkStart w:id="30" w:name="_Toc508100439"/>
      <w:r w:rsidRPr="0039004D">
        <w:rPr>
          <w:rFonts w:cs="Times New Roman"/>
          <w:szCs w:val="24"/>
        </w:rPr>
        <w:lastRenderedPageBreak/>
        <w:t>Operacionalizació</w:t>
      </w:r>
      <w:r w:rsidR="00A12DD0" w:rsidRPr="0039004D">
        <w:rPr>
          <w:rFonts w:cs="Times New Roman"/>
          <w:szCs w:val="24"/>
        </w:rPr>
        <w:t>n de variables</w:t>
      </w:r>
      <w:bookmarkEnd w:id="30"/>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0"/>
        <w:gridCol w:w="1560"/>
        <w:gridCol w:w="1163"/>
        <w:gridCol w:w="1802"/>
      </w:tblGrid>
      <w:tr w:rsidR="00B14113" w:rsidRPr="0039004D" w14:paraId="29897787"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EBF533C"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5CE8D79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6BA3E84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0A1250D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7BB3532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20FCD64F"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19BB3BCE"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3EF2056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65C7449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28A064A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2C42FD51"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BB32C5D"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1EB64BE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528B718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4A901FB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161E769F"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29B966E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1" w:name="_Toc508100440"/>
            <w:r w:rsidRPr="0039004D">
              <w:rPr>
                <w:rFonts w:cs="Times New Roman"/>
                <w:b w:val="0"/>
                <w:szCs w:val="24"/>
                <w:lang w:val="es-ES"/>
              </w:rPr>
              <w:t>Guía Estructurada de Entrevista a Profundidad para usuarios finales Nº2</w:t>
            </w:r>
            <w:bookmarkEnd w:id="31"/>
            <w:r w:rsidRPr="0039004D">
              <w:rPr>
                <w:rFonts w:cs="Times New Roman"/>
                <w:b w:val="0"/>
                <w:szCs w:val="24"/>
                <w:lang w:val="es-ES"/>
              </w:rPr>
              <w:t xml:space="preserve"> </w:t>
            </w:r>
          </w:p>
          <w:p w14:paraId="48ACE3F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3B9C241" w14:textId="77777777" w:rsidR="00A12DD0" w:rsidRPr="0039004D" w:rsidRDefault="00A12DD0" w:rsidP="004210F8">
      <w:pPr>
        <w:pStyle w:val="Ttulo2"/>
        <w:numPr>
          <w:ilvl w:val="0"/>
          <w:numId w:val="19"/>
        </w:numPr>
        <w:spacing w:line="360" w:lineRule="auto"/>
        <w:rPr>
          <w:rFonts w:cs="Times New Roman"/>
          <w:szCs w:val="24"/>
        </w:rPr>
      </w:pPr>
      <w:bookmarkStart w:id="32" w:name="_Toc508100441"/>
      <w:r w:rsidRPr="0039004D">
        <w:rPr>
          <w:rFonts w:cs="Times New Roman"/>
          <w:szCs w:val="24"/>
        </w:rPr>
        <w:t>Procedimientos y técnicas</w:t>
      </w:r>
      <w:bookmarkEnd w:id="32"/>
    </w:p>
    <w:p w14:paraId="585E029E" w14:textId="77777777" w:rsidR="00000DBF" w:rsidRPr="0039004D" w:rsidRDefault="00000DBF" w:rsidP="00262D6E">
      <w:pPr>
        <w:spacing w:line="360" w:lineRule="auto"/>
        <w:jc w:val="both"/>
        <w:rPr>
          <w:rFonts w:cs="Times New Roman"/>
          <w:b/>
          <w:lang w:val="es-ES"/>
        </w:rPr>
      </w:pPr>
    </w:p>
    <w:p w14:paraId="29973A6C" w14:textId="77777777" w:rsidR="0053122A" w:rsidRPr="0039004D" w:rsidRDefault="0053122A" w:rsidP="004210F8">
      <w:pPr>
        <w:pStyle w:val="Ttulo3"/>
        <w:numPr>
          <w:ilvl w:val="0"/>
          <w:numId w:val="23"/>
        </w:numPr>
      </w:pPr>
      <w:bookmarkStart w:id="33" w:name="_Toc508100442"/>
      <w:r w:rsidRPr="0039004D">
        <w:t>Investigación de usuarios</w:t>
      </w:r>
      <w:bookmarkEnd w:id="33"/>
    </w:p>
    <w:p w14:paraId="29A8FE9A"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533C2AB8"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463FA75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13038DEC"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0A685DFF" w14:textId="77777777" w:rsidR="00A0375B" w:rsidRDefault="00A0375B" w:rsidP="00262D6E">
      <w:pPr>
        <w:spacing w:line="360" w:lineRule="auto"/>
        <w:jc w:val="both"/>
        <w:rPr>
          <w:rFonts w:cs="Times New Roman"/>
          <w:lang w:val="es-ES"/>
        </w:rPr>
      </w:pPr>
    </w:p>
    <w:p w14:paraId="60EAA925"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2567E269" w14:textId="77777777" w:rsidR="00BE3E2C" w:rsidRDefault="00BE3E2C" w:rsidP="00262D6E">
      <w:pPr>
        <w:spacing w:line="360" w:lineRule="auto"/>
        <w:jc w:val="both"/>
        <w:rPr>
          <w:rFonts w:cs="Times New Roman"/>
          <w:lang w:val="es-ES"/>
        </w:rPr>
      </w:pPr>
    </w:p>
    <w:p w14:paraId="1D659430"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CF2B832"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6691504C" w14:textId="77777777" w:rsidR="009609C2" w:rsidRPr="0039004D" w:rsidRDefault="009609C2" w:rsidP="009609C2">
      <w:pPr>
        <w:pStyle w:val="Prrafodelista"/>
        <w:jc w:val="both"/>
        <w:rPr>
          <w:rStyle w:val="Referenciaintensa"/>
          <w:rFonts w:cs="Times New Roman"/>
          <w:color w:val="auto"/>
        </w:rPr>
      </w:pPr>
    </w:p>
    <w:p w14:paraId="6FC2504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0C8F418A" w14:textId="77777777" w:rsidR="00A04522" w:rsidRDefault="00A04522" w:rsidP="00262D6E">
      <w:pPr>
        <w:spacing w:line="360" w:lineRule="auto"/>
        <w:jc w:val="both"/>
        <w:rPr>
          <w:rFonts w:cs="Times New Roman"/>
          <w:lang w:val="es-ES"/>
        </w:rPr>
      </w:pPr>
    </w:p>
    <w:p w14:paraId="6ED1FB02" w14:textId="2D06DEB3" w:rsidR="00A04522" w:rsidRDefault="00A04522" w:rsidP="00262D6E">
      <w:pPr>
        <w:spacing w:line="360" w:lineRule="auto"/>
        <w:jc w:val="both"/>
        <w:rPr>
          <w:rFonts w:cs="Times New Roman"/>
          <w:lang w:val="es-ES"/>
        </w:rPr>
      </w:pPr>
      <w:r>
        <w:rPr>
          <w:rFonts w:cs="Times New Roman"/>
        </w:rPr>
        <w:t>Finalmente</w:t>
      </w:r>
      <w:r w:rsidRPr="0039004D">
        <w:rPr>
          <w:rFonts w:cs="Times New Roman"/>
        </w:rPr>
        <w:t xml:space="preserve">, se vio necesario </w:t>
      </w:r>
      <w:r w:rsidR="00CE6C8A">
        <w:rPr>
          <w:rFonts w:cs="Times New Roman"/>
        </w:rPr>
        <w:t>la reclasificación 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CE6C8A">
        <w:rPr>
          <w:rFonts w:cs="Times New Roman"/>
        </w:rPr>
        <w:t>DCU</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E9747F"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9747F" w:rsidRPr="0039004D">
        <w:rPr>
          <w:rFonts w:cs="Times New Roman"/>
        </w:rPr>
        <w:fldChar w:fldCharType="separate"/>
      </w:r>
      <w:r w:rsidRPr="00A90C62">
        <w:rPr>
          <w:rFonts w:cs="Times New Roman"/>
          <w:noProof/>
        </w:rPr>
        <w:t>(43)</w:t>
      </w:r>
      <w:r w:rsidR="00E9747F" w:rsidRPr="0039004D">
        <w:rPr>
          <w:rFonts w:cs="Times New Roman"/>
        </w:rPr>
        <w:fldChar w:fldCharType="end"/>
      </w:r>
      <w:r w:rsidRPr="0039004D">
        <w:rPr>
          <w:rFonts w:cs="Times New Roman"/>
        </w:rPr>
        <w:t xml:space="preserve"> ya que se sabía de antemano que en las </w:t>
      </w:r>
      <w:r w:rsidR="00CE6C8A">
        <w:rPr>
          <w:rFonts w:cs="Times New Roman"/>
        </w:rPr>
        <w:t>entrevistas de la fase de evaluación</w:t>
      </w:r>
      <w:r w:rsidRPr="0039004D">
        <w:rPr>
          <w:rFonts w:cs="Times New Roman"/>
        </w:rPr>
        <w:t xml:space="preserve"> se iba a contar con tiempo limitado y la versión original de</w:t>
      </w:r>
      <w:r w:rsidR="0069599A">
        <w:rPr>
          <w:rFonts w:cs="Times New Roman"/>
        </w:rPr>
        <w:t xml:space="preserve"> la técnica</w:t>
      </w:r>
      <w:r w:rsidRPr="0039004D">
        <w:rPr>
          <w:rFonts w:cs="Times New Roman"/>
        </w:rPr>
        <w:t xml:space="preserve"> podía consumir bastante tiempo.</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8977E8E" w14:textId="77777777" w:rsidR="001C33EF" w:rsidRPr="0039004D" w:rsidRDefault="001C33EF" w:rsidP="00262D6E">
      <w:pPr>
        <w:spacing w:line="360" w:lineRule="auto"/>
        <w:jc w:val="both"/>
        <w:rPr>
          <w:rFonts w:cs="Times New Roman"/>
          <w:lang w:val="es-ES"/>
        </w:rPr>
      </w:pPr>
    </w:p>
    <w:p w14:paraId="36DEC6C2" w14:textId="77777777" w:rsidR="0053122A" w:rsidRPr="00A0375B" w:rsidRDefault="0053122A" w:rsidP="004210F8">
      <w:pPr>
        <w:pStyle w:val="Ttulo3"/>
        <w:numPr>
          <w:ilvl w:val="0"/>
          <w:numId w:val="23"/>
        </w:numPr>
      </w:pPr>
      <w:bookmarkStart w:id="34" w:name="_Toc508100443"/>
      <w:r w:rsidRPr="0039004D">
        <w:lastRenderedPageBreak/>
        <w:t>Diseño y Prototipado</w:t>
      </w:r>
      <w:bookmarkEnd w:id="34"/>
    </w:p>
    <w:p w14:paraId="46ACD9EA"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s</w:t>
      </w:r>
      <w:r w:rsidR="00F631C4" w:rsidRPr="0039004D">
        <w:rPr>
          <w:rFonts w:cs="Times New Roman"/>
          <w:lang w:val="es-ES"/>
        </w:rPr>
        <w:t>, se hicieron</w:t>
      </w:r>
      <w:r w:rsidR="0053122A" w:rsidRPr="0039004D">
        <w:rPr>
          <w:rFonts w:cs="Times New Roman"/>
          <w:lang w:val="es-ES"/>
        </w:rPr>
        <w:t xml:space="preserve"> diversos </w:t>
      </w:r>
      <w:r w:rsidR="0053122A" w:rsidRPr="0039004D">
        <w:rPr>
          <w:rFonts w:cs="Times New Roman"/>
          <w:i/>
          <w:lang w:val="es-ES"/>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1B7BCAA8" w14:textId="282CA37C" w:rsidR="00172054" w:rsidRDefault="00F631C4" w:rsidP="00262D6E">
      <w:pPr>
        <w:spacing w:line="360" w:lineRule="auto"/>
        <w:jc w:val="both"/>
        <w:rPr>
          <w:rFonts w:cs="Times New Roman"/>
          <w:lang w:val="es-ES"/>
        </w:rPr>
      </w:pPr>
      <w:r w:rsidRPr="0039004D">
        <w:rPr>
          <w:rFonts w:cs="Times New Roman"/>
          <w:lang w:val="es-ES"/>
        </w:rPr>
        <w:t>Con estos wireframes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ireframes, se hicieron los </w:t>
      </w:r>
      <w:r w:rsidR="00AD6104">
        <w:rPr>
          <w:rFonts w:cs="Times New Roman"/>
          <w:lang w:val="es-ES"/>
        </w:rPr>
        <w:t>prototipos</w:t>
      </w:r>
      <w:r w:rsidR="004A534F">
        <w:rPr>
          <w:rFonts w:cs="Times New Roman"/>
          <w:lang w:val="es-ES"/>
        </w:rPr>
        <w:t xml:space="preserve"> utilizando el software Axure RP 8</w:t>
      </w:r>
      <w:r w:rsidR="00172054">
        <w:rPr>
          <w:rFonts w:cs="Times New Roman"/>
          <w:lang w:val="es-ES"/>
        </w:rPr>
        <w:t xml:space="preserve"> en su versión gratuita de prueba</w:t>
      </w:r>
      <w:r w:rsidR="00AD6104">
        <w:rPr>
          <w:rFonts w:cs="Times New Roman"/>
          <w:lang w:val="es-ES"/>
        </w:rPr>
        <w:t>, se eligió este software ya que permiti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4A335053" w14:textId="1696580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s gráfico. Esto se hizo adrede para que</w:t>
      </w:r>
      <w:r w:rsidR="00172054">
        <w:rPr>
          <w:rFonts w:cs="Times New Roman"/>
          <w:lang w:val="es-ES"/>
        </w:rPr>
        <w:t xml:space="preserve"> durante las pruebas los usuarios se enfocaran en la funcionalidad del sistema planteado y no en detalles estéticos de él. </w:t>
      </w:r>
    </w:p>
    <w:p w14:paraId="20BBC535" w14:textId="77777777" w:rsidR="00766B86" w:rsidRPr="0039004D" w:rsidRDefault="00766B86" w:rsidP="00262D6E">
      <w:pPr>
        <w:spacing w:line="360" w:lineRule="auto"/>
        <w:jc w:val="both"/>
        <w:rPr>
          <w:rFonts w:cs="Times New Roman"/>
          <w:lang w:val="es-ES"/>
        </w:rPr>
      </w:pPr>
    </w:p>
    <w:p w14:paraId="2D9D4CCE" w14:textId="77777777" w:rsidR="0053122A" w:rsidRPr="00172054" w:rsidRDefault="0053122A" w:rsidP="004210F8">
      <w:pPr>
        <w:pStyle w:val="Ttulo3"/>
        <w:numPr>
          <w:ilvl w:val="0"/>
          <w:numId w:val="23"/>
        </w:numPr>
      </w:pPr>
      <w:bookmarkStart w:id="35" w:name="_Toc508100444"/>
      <w:r w:rsidRPr="0039004D">
        <w:t>Pruebas de Usuario</w:t>
      </w:r>
      <w:bookmarkEnd w:id="35"/>
    </w:p>
    <w:p w14:paraId="06984DB6" w14:textId="6923F0F1"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1BE9EE8D" w14:textId="77777777" w:rsidR="0053122A" w:rsidRPr="0039004D" w:rsidRDefault="0053122A" w:rsidP="00262D6E">
      <w:pPr>
        <w:spacing w:line="360" w:lineRule="auto"/>
        <w:jc w:val="both"/>
        <w:rPr>
          <w:rFonts w:cs="Times New Roman"/>
          <w:lang w:val="es-ES"/>
        </w:rPr>
      </w:pPr>
    </w:p>
    <w:p w14:paraId="787149DF"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r w:rsidR="00BE7297">
        <w:rPr>
          <w:rFonts w:cs="Times New Roman"/>
          <w:lang w:val="es-ES"/>
        </w:rPr>
        <w:t xml:space="preserve"> Las tareas planteadas fueron las siguientes:</w:t>
      </w:r>
    </w:p>
    <w:p w14:paraId="749D3B0A" w14:textId="77777777" w:rsidR="00BE7297" w:rsidRPr="00BE7297" w:rsidRDefault="00BE7297" w:rsidP="00BE7297">
      <w:pPr>
        <w:spacing w:line="360" w:lineRule="auto"/>
        <w:ind w:left="1080"/>
        <w:jc w:val="both"/>
        <w:rPr>
          <w:rFonts w:cs="Times New Roman"/>
          <w:lang w:val="es-ES"/>
        </w:rPr>
      </w:pPr>
    </w:p>
    <w:p w14:paraId="4EEEDC07" w14:textId="6E033F0A"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Think-Aloud’.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3C7BD9E0" w14:textId="77777777" w:rsidR="00DB066D" w:rsidRPr="0039004D" w:rsidRDefault="00DB066D" w:rsidP="00262D6E">
      <w:pPr>
        <w:spacing w:line="360" w:lineRule="auto"/>
        <w:jc w:val="both"/>
        <w:rPr>
          <w:rFonts w:cs="Times New Roman"/>
          <w:lang w:val="es-ES"/>
        </w:rPr>
      </w:pPr>
    </w:p>
    <w:p w14:paraId="76623E56" w14:textId="0F83FF28" w:rsidR="002257DE" w:rsidRDefault="00DB066D" w:rsidP="00262D6E">
      <w:pPr>
        <w:spacing w:line="360" w:lineRule="auto"/>
        <w:jc w:val="both"/>
        <w:rPr>
          <w:rFonts w:cs="Times New Roman"/>
          <w:lang w:val="es-ES"/>
        </w:rPr>
      </w:pPr>
      <w:r w:rsidRPr="0039004D">
        <w:rPr>
          <w:rFonts w:cs="Times New Roman"/>
          <w:lang w:val="es-ES"/>
        </w:rPr>
        <w:t xml:space="preserve">Para poder hacer un análisis sobre </w:t>
      </w:r>
      <w:r w:rsidR="005854B4">
        <w:rPr>
          <w:rFonts w:cs="Times New Roman"/>
          <w:lang w:val="es-ES"/>
        </w:rPr>
        <w:t>la interacción de los usuarios con el prototipo</w:t>
      </w:r>
      <w:r w:rsidRPr="0039004D">
        <w:rPr>
          <w:rFonts w:cs="Times New Roman"/>
          <w:lang w:val="es-ES"/>
        </w:rPr>
        <w:t xml:space="preserve">, se </w:t>
      </w:r>
      <w:r w:rsidR="005854B4" w:rsidRPr="0039004D">
        <w:rPr>
          <w:rFonts w:cs="Times New Roman"/>
          <w:lang w:val="es-ES"/>
        </w:rPr>
        <w:t>pidió una laptop prestada a la Unidad de Informática Biomédica de la Facultad de Salud Pública y Administración en la cual se instaló el software n</w:t>
      </w:r>
      <w:r w:rsidR="005854B4">
        <w:rPr>
          <w:rFonts w:cs="Times New Roman"/>
          <w:lang w:val="es-ES"/>
        </w:rPr>
        <w:t xml:space="preserve">ecesario para hacer la grabación de la </w:t>
      </w:r>
      <w:r w:rsidR="005854B4">
        <w:rPr>
          <w:rFonts w:cs="Times New Roman"/>
          <w:lang w:val="es-ES"/>
        </w:rPr>
        <w:lastRenderedPageBreak/>
        <w:t>interacción</w:t>
      </w:r>
      <w:r w:rsidR="00452D12" w:rsidRPr="0039004D">
        <w:rPr>
          <w:rFonts w:cs="Times New Roman"/>
          <w:lang w:val="es-ES"/>
        </w:rPr>
        <w:t xml:space="preserve">. </w:t>
      </w:r>
      <w:r w:rsidR="00BE0437">
        <w:rPr>
          <w:rFonts w:cs="Times New Roman"/>
          <w:lang w:val="es-ES"/>
        </w:rPr>
        <w:t xml:space="preserve">Se utilizó el software ShowMore 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31FE72E3" w14:textId="77777777" w:rsidR="00BC16E5" w:rsidRDefault="00BC16E5" w:rsidP="00262D6E">
      <w:pPr>
        <w:spacing w:line="360" w:lineRule="auto"/>
        <w:jc w:val="both"/>
        <w:rPr>
          <w:rFonts w:cs="Times New Roman"/>
          <w:lang w:val="es-ES"/>
        </w:rPr>
      </w:pPr>
    </w:p>
    <w:p w14:paraId="61523E44" w14:textId="77777777" w:rsidR="00A12DD0" w:rsidRPr="0039004D" w:rsidRDefault="00A12DD0" w:rsidP="004210F8">
      <w:pPr>
        <w:pStyle w:val="Ttulo2"/>
        <w:numPr>
          <w:ilvl w:val="0"/>
          <w:numId w:val="19"/>
        </w:numPr>
        <w:spacing w:line="360" w:lineRule="auto"/>
        <w:rPr>
          <w:rStyle w:val="Ttulo3Car"/>
          <w:szCs w:val="24"/>
        </w:rPr>
      </w:pPr>
      <w:bookmarkStart w:id="36" w:name="_Toc508100445"/>
      <w:r w:rsidRPr="0039004D">
        <w:rPr>
          <w:rStyle w:val="Ttulo3Car"/>
          <w:szCs w:val="24"/>
        </w:rPr>
        <w:t>Consideraciones éticas</w:t>
      </w:r>
      <w:bookmarkEnd w:id="36"/>
    </w:p>
    <w:p w14:paraId="2B2B9377" w14:textId="77777777" w:rsidR="003F2CA5" w:rsidRPr="0039004D" w:rsidRDefault="003F2CA5" w:rsidP="003F2CA5">
      <w:pPr>
        <w:rPr>
          <w:lang w:val="es-ES"/>
        </w:rPr>
      </w:pPr>
    </w:p>
    <w:p w14:paraId="41C51120" w14:textId="3C32C29E"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02ECABF" w14:textId="77777777" w:rsidR="003F2CA5" w:rsidRPr="0039004D" w:rsidRDefault="003F2CA5" w:rsidP="003F2CA5">
      <w:pPr>
        <w:rPr>
          <w:lang w:val="es-ES"/>
        </w:rPr>
      </w:pPr>
    </w:p>
    <w:p w14:paraId="5E24DE39" w14:textId="77777777" w:rsidR="00A12DD0" w:rsidRPr="0039004D" w:rsidRDefault="002F42CB" w:rsidP="004210F8">
      <w:pPr>
        <w:pStyle w:val="Ttulo2"/>
        <w:numPr>
          <w:ilvl w:val="0"/>
          <w:numId w:val="19"/>
        </w:numPr>
        <w:spacing w:line="360" w:lineRule="auto"/>
        <w:rPr>
          <w:rFonts w:cs="Times New Roman"/>
          <w:szCs w:val="24"/>
          <w:lang w:val="es-ES"/>
        </w:rPr>
      </w:pPr>
      <w:bookmarkStart w:id="37" w:name="_Toc508100446"/>
      <w:r w:rsidRPr="0039004D">
        <w:rPr>
          <w:rFonts w:cs="Times New Roman"/>
          <w:szCs w:val="24"/>
          <w:lang w:val="es-ES"/>
        </w:rPr>
        <w:t>A</w:t>
      </w:r>
      <w:r w:rsidR="00A12DD0" w:rsidRPr="0039004D">
        <w:rPr>
          <w:rFonts w:cs="Times New Roman"/>
          <w:szCs w:val="24"/>
          <w:lang w:val="es-ES"/>
        </w:rPr>
        <w:t>nálisis</w:t>
      </w:r>
      <w:bookmarkEnd w:id="37"/>
    </w:p>
    <w:p w14:paraId="476E0C92" w14:textId="77777777" w:rsidR="00025825" w:rsidRPr="0039004D" w:rsidRDefault="00025825" w:rsidP="00025825">
      <w:pPr>
        <w:rPr>
          <w:lang w:val="es-ES"/>
        </w:rPr>
      </w:pPr>
    </w:p>
    <w:p w14:paraId="63E50B0A" w14:textId="30B50FB3"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64E55BD7" w14:textId="77777777" w:rsidR="00025825" w:rsidRPr="0039004D" w:rsidRDefault="00025825" w:rsidP="00262D6E">
      <w:pPr>
        <w:spacing w:line="360" w:lineRule="auto"/>
        <w:jc w:val="both"/>
        <w:rPr>
          <w:rFonts w:cs="Times New Roman"/>
          <w:lang w:val="es-ES"/>
        </w:rPr>
      </w:pPr>
    </w:p>
    <w:p w14:paraId="4E0145CF" w14:textId="77777777" w:rsidR="00025825" w:rsidRPr="0039004D" w:rsidRDefault="00025825" w:rsidP="00262D6E">
      <w:pPr>
        <w:spacing w:line="360" w:lineRule="auto"/>
        <w:jc w:val="both"/>
        <w:rPr>
          <w:rFonts w:cs="Times New Roman"/>
          <w:lang w:val="es-ES"/>
        </w:rPr>
      </w:pPr>
    </w:p>
    <w:p w14:paraId="21DFF5F6" w14:textId="77777777" w:rsidR="00A12DD0" w:rsidRPr="0039004D" w:rsidRDefault="00A12DD0" w:rsidP="006B68D6">
      <w:pPr>
        <w:pStyle w:val="Ttulo1"/>
        <w:spacing w:line="360" w:lineRule="auto"/>
        <w:rPr>
          <w:rFonts w:cs="Times New Roman"/>
          <w:szCs w:val="24"/>
        </w:rPr>
      </w:pPr>
      <w:bookmarkStart w:id="38" w:name="_Toc508100447"/>
      <w:r w:rsidRPr="0039004D">
        <w:rPr>
          <w:rFonts w:cs="Times New Roman"/>
          <w:szCs w:val="24"/>
        </w:rPr>
        <w:lastRenderedPageBreak/>
        <w:t>Resultados</w:t>
      </w:r>
      <w:bookmarkEnd w:id="38"/>
    </w:p>
    <w:p w14:paraId="27EB9717" w14:textId="77777777" w:rsidR="003034A7" w:rsidRDefault="003034A7" w:rsidP="003034A7">
      <w:pPr>
        <w:rPr>
          <w:lang w:val="es-ES"/>
        </w:rPr>
      </w:pPr>
    </w:p>
    <w:p w14:paraId="14101417" w14:textId="77777777" w:rsidR="00FE7867" w:rsidRPr="00FE7867" w:rsidRDefault="00FE7867" w:rsidP="004210F8">
      <w:pPr>
        <w:pStyle w:val="Ttulo2"/>
        <w:numPr>
          <w:ilvl w:val="0"/>
          <w:numId w:val="30"/>
        </w:numPr>
        <w:rPr>
          <w:lang w:val="es-ES"/>
        </w:rPr>
      </w:pPr>
      <w:r w:rsidRPr="00FE7867">
        <w:rPr>
          <w:lang w:val="es-ES"/>
        </w:rPr>
        <w:t>Fase Exploratoria</w:t>
      </w:r>
    </w:p>
    <w:p w14:paraId="47DF7BD0" w14:textId="77777777" w:rsidR="00FE7867" w:rsidRPr="0039004D" w:rsidRDefault="00FE7867" w:rsidP="003034A7">
      <w:pPr>
        <w:rPr>
          <w:lang w:val="es-ES"/>
        </w:rPr>
      </w:pPr>
    </w:p>
    <w:p w14:paraId="639DC303" w14:textId="371BBC92"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los</w:t>
      </w:r>
      <w:r w:rsidR="00630815">
        <w:rPr>
          <w:rFonts w:cs="Times New Roman"/>
          <w:lang w:val="es-ES"/>
        </w:rPr>
        <w:t xml:space="preserve"> tipo de usuario</w:t>
      </w:r>
      <w:r w:rsidR="00FE7867">
        <w:rPr>
          <w:rFonts w:cs="Times New Roman"/>
          <w:lang w:val="es-ES"/>
        </w:rPr>
        <w:t xml:space="preserve"> detallados</w:t>
      </w:r>
      <w:r w:rsidR="006746CC" w:rsidRPr="0039004D">
        <w:rPr>
          <w:rFonts w:cs="Times New Roman"/>
          <w:lang w:val="es-ES"/>
        </w:rPr>
        <w:t>,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r</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64F2BDF" w14:textId="77777777" w:rsidR="006746CC" w:rsidRPr="0039004D" w:rsidRDefault="006746CC" w:rsidP="0015683A">
      <w:pPr>
        <w:spacing w:line="360" w:lineRule="auto"/>
        <w:rPr>
          <w:rFonts w:cs="Times New Roman"/>
          <w:lang w:val="es-ES"/>
        </w:rPr>
      </w:pPr>
    </w:p>
    <w:p w14:paraId="1652E56D" w14:textId="77777777" w:rsidR="00AD075D" w:rsidRPr="003E4E3C" w:rsidRDefault="006746CC" w:rsidP="004210F8">
      <w:pPr>
        <w:pStyle w:val="Ttulo3"/>
        <w:numPr>
          <w:ilvl w:val="1"/>
          <w:numId w:val="31"/>
        </w:numPr>
      </w:pPr>
      <w:r w:rsidRPr="00AD075D">
        <w:t>Personal de SUSALUD</w:t>
      </w:r>
    </w:p>
    <w:p w14:paraId="05385128" w14:textId="20CA6BC5"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C8E14BE" w14:textId="77777777" w:rsidR="006746CC" w:rsidRPr="0039004D" w:rsidRDefault="006746CC" w:rsidP="00FD2A04">
      <w:pPr>
        <w:spacing w:line="360" w:lineRule="auto"/>
        <w:jc w:val="both"/>
        <w:rPr>
          <w:rFonts w:cs="Times New Roman"/>
        </w:rPr>
      </w:pPr>
    </w:p>
    <w:p w14:paraId="51BE931E"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71EB46D" w14:textId="77777777" w:rsidR="006746CC" w:rsidRPr="0039004D" w:rsidRDefault="006746CC" w:rsidP="00FD2A04">
      <w:pPr>
        <w:spacing w:line="360" w:lineRule="auto"/>
        <w:jc w:val="both"/>
        <w:rPr>
          <w:rFonts w:cs="Times New Roman"/>
        </w:rPr>
      </w:pPr>
    </w:p>
    <w:p w14:paraId="0FFC7ADD" w14:textId="6E19E92D"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e ocurrió y como fue manejado para solucionar este problema. E</w:t>
      </w:r>
      <w:r w:rsidR="006746CC" w:rsidRPr="0039004D">
        <w:rPr>
          <w:rFonts w:cs="Times New Roman"/>
        </w:rPr>
        <w:t>s por esto que para ellos es importante que el ciudadano presente el reclamo en la misma IPRESS antes de presentarlo a SUSALUD y cuando no han presentado</w:t>
      </w:r>
      <w:r>
        <w:rPr>
          <w:rFonts w:cs="Times New Roman"/>
        </w:rPr>
        <w:t xml:space="preserve"> el reclamo en la misma IPRESS se urge a</w:t>
      </w:r>
      <w:r w:rsidR="006746CC" w:rsidRPr="0039004D">
        <w:rPr>
          <w:rFonts w:cs="Times New Roman"/>
        </w:rPr>
        <w:t xml:space="preserve">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w:t>
      </w:r>
      <w:r>
        <w:rPr>
          <w:rFonts w:cs="Times New Roman"/>
        </w:rPr>
        <w:t>as inmediatas hasta poder</w:t>
      </w:r>
      <w:r w:rsidR="006746CC" w:rsidRPr="0039004D">
        <w:rPr>
          <w:rFonts w:cs="Times New Roman"/>
        </w:rPr>
        <w:t xml:space="preserve"> darle una respuesta al ciudadano.</w:t>
      </w:r>
    </w:p>
    <w:p w14:paraId="64022BC7" w14:textId="77777777" w:rsidR="006746CC" w:rsidRPr="0039004D" w:rsidRDefault="006746CC" w:rsidP="00FD2A04">
      <w:pPr>
        <w:spacing w:line="360" w:lineRule="auto"/>
        <w:jc w:val="both"/>
        <w:rPr>
          <w:rFonts w:cs="Times New Roman"/>
        </w:rPr>
      </w:pPr>
    </w:p>
    <w:p w14:paraId="425653AD" w14:textId="04187868"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4D4DA49" w14:textId="77777777" w:rsidR="00BE774A" w:rsidRDefault="00BE774A" w:rsidP="00FD2A04">
      <w:pPr>
        <w:spacing w:line="360" w:lineRule="auto"/>
        <w:jc w:val="both"/>
        <w:rPr>
          <w:rFonts w:cs="Times New Roman"/>
        </w:rPr>
      </w:pPr>
    </w:p>
    <w:p w14:paraId="74C6CC1A"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0990FA62"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19E23BAC" w14:textId="77777777" w:rsidR="006746CC" w:rsidRPr="0039004D" w:rsidRDefault="006746CC" w:rsidP="00FD2A04">
      <w:pPr>
        <w:spacing w:line="360" w:lineRule="auto"/>
        <w:jc w:val="both"/>
        <w:rPr>
          <w:rFonts w:cs="Times New Roman"/>
        </w:rPr>
      </w:pPr>
    </w:p>
    <w:p w14:paraId="1718068F" w14:textId="7C941CAC"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0FC063F5" w14:textId="77777777" w:rsidR="006746CC" w:rsidRPr="0039004D" w:rsidRDefault="006746CC" w:rsidP="00FD2A04">
      <w:pPr>
        <w:spacing w:line="360" w:lineRule="auto"/>
        <w:jc w:val="both"/>
        <w:rPr>
          <w:rFonts w:cs="Times New Roman"/>
        </w:rPr>
      </w:pPr>
    </w:p>
    <w:p w14:paraId="62C776D5" w14:textId="4945ECD5"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10D9252F" w14:textId="77777777" w:rsidR="00630088" w:rsidRDefault="00630088" w:rsidP="00FD2A04">
      <w:pPr>
        <w:spacing w:line="360" w:lineRule="auto"/>
        <w:jc w:val="both"/>
        <w:rPr>
          <w:rFonts w:cs="Times New Roman"/>
        </w:rPr>
      </w:pPr>
    </w:p>
    <w:p w14:paraId="75743D42" w14:textId="64B1ADA5" w:rsidR="00630088" w:rsidRPr="0039004D" w:rsidRDefault="00630088" w:rsidP="00630088">
      <w:pPr>
        <w:pStyle w:val="Cita"/>
        <w:spacing w:line="360" w:lineRule="auto"/>
        <w:rPr>
          <w:rFonts w:cs="Times New Roman"/>
        </w:rPr>
      </w:pPr>
      <w:r w:rsidRPr="0039004D">
        <w:rPr>
          <w:rFonts w:cs="Times New Roman"/>
        </w:rPr>
        <w:t>“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o sea la solución de los reclamos.”</w:t>
      </w:r>
    </w:p>
    <w:p w14:paraId="1926B880" w14:textId="77777777" w:rsidR="006746CC" w:rsidRPr="0039004D" w:rsidRDefault="006746CC" w:rsidP="00FD2A04">
      <w:pPr>
        <w:spacing w:line="360" w:lineRule="auto"/>
        <w:jc w:val="both"/>
        <w:rPr>
          <w:rFonts w:cs="Times New Roman"/>
        </w:rPr>
      </w:pPr>
    </w:p>
    <w:p w14:paraId="7D80C849" w14:textId="6BBB848E"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 el fin de empoderl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9F5DEE9" w14:textId="77777777" w:rsidR="00630088" w:rsidRDefault="00630088" w:rsidP="00FD2A04">
      <w:pPr>
        <w:spacing w:line="360" w:lineRule="auto"/>
        <w:jc w:val="both"/>
        <w:rPr>
          <w:rFonts w:cs="Times New Roman"/>
        </w:rPr>
      </w:pPr>
    </w:p>
    <w:p w14:paraId="192D039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5343255B"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cual fue el motivo por el cual se </w:t>
      </w:r>
      <w:r w:rsidRPr="0039004D">
        <w:rPr>
          <w:rFonts w:cs="Times New Roman"/>
        </w:rPr>
        <w:lastRenderedPageBreak/>
        <w:t>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51FCE415" w14:textId="77777777" w:rsidR="006746CC" w:rsidRPr="0039004D" w:rsidRDefault="006746CC" w:rsidP="00FD2A04">
      <w:pPr>
        <w:spacing w:line="360" w:lineRule="auto"/>
        <w:jc w:val="both"/>
        <w:rPr>
          <w:rFonts w:cs="Times New Roman"/>
        </w:rPr>
      </w:pPr>
    </w:p>
    <w:p w14:paraId="6DC6D32A" w14:textId="1ABB6042"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7F9FF4C8" w14:textId="77777777" w:rsidR="006746CC" w:rsidRPr="0039004D" w:rsidRDefault="006746CC" w:rsidP="00FD2A04">
      <w:pPr>
        <w:spacing w:line="360" w:lineRule="auto"/>
        <w:jc w:val="both"/>
        <w:rPr>
          <w:rFonts w:cs="Times New Roman"/>
        </w:rPr>
      </w:pPr>
    </w:p>
    <w:p w14:paraId="367E86AE" w14:textId="14AEA51A"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2F019BF3"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6BC891D7" w14:textId="77777777" w:rsidR="006746CC" w:rsidRPr="0039004D" w:rsidRDefault="006746CC" w:rsidP="00FD2A04">
      <w:pPr>
        <w:spacing w:line="360" w:lineRule="auto"/>
        <w:jc w:val="both"/>
        <w:rPr>
          <w:rFonts w:cs="Times New Roman"/>
        </w:rPr>
      </w:pPr>
    </w:p>
    <w:p w14:paraId="15B3179D" w14:textId="4FFC37CF"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en busqueda de</w:t>
      </w:r>
      <w:r w:rsidR="006746CC" w:rsidRPr="0039004D">
        <w:rPr>
          <w:rFonts w:cs="Times New Roman"/>
        </w:rPr>
        <w:t xml:space="preserve"> desmitificar el reclamo para quitarle la connotación negativa que tiene actualmente. </w:t>
      </w:r>
      <w:r w:rsidR="00630088">
        <w:rPr>
          <w:rFonts w:cs="Times New Roman"/>
        </w:rPr>
        <w:t>Consideran de qu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no implica altos niveles de calidad.</w:t>
      </w:r>
      <w:r w:rsidR="006746CC" w:rsidRPr="0039004D">
        <w:rPr>
          <w:rFonts w:cs="Times New Roman"/>
        </w:rPr>
        <w:t xml:space="preserve"> Resaltaron que tener un </w:t>
      </w:r>
      <w:r w:rsidR="006746CC" w:rsidRPr="0039004D">
        <w:rPr>
          <w:rFonts w:cs="Times New Roman"/>
        </w:rPr>
        <w:lastRenderedPageBreak/>
        <w:t>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129D98D0"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0264815" w14:textId="77777777" w:rsidR="00CF177C" w:rsidRPr="003E4E3C" w:rsidRDefault="003E4E3C" w:rsidP="004210F8">
      <w:pPr>
        <w:pStyle w:val="Ttulo3"/>
        <w:numPr>
          <w:ilvl w:val="1"/>
          <w:numId w:val="33"/>
        </w:numPr>
      </w:pPr>
      <w:r>
        <w:t>Gestores</w:t>
      </w:r>
      <w:r w:rsidR="006746CC" w:rsidRPr="0039004D">
        <w:t xml:space="preserve"> de IPRESS</w:t>
      </w:r>
    </w:p>
    <w:p w14:paraId="17A817E3" w14:textId="4D9DF916"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26A9132B"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3F5118D6" w14:textId="580C38AB"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 xml:space="preserve">ual para poder generar reportes y con estos reportes </w:t>
      </w:r>
      <w:r w:rsidR="001E4FB2">
        <w:rPr>
          <w:rFonts w:cs="Times New Roman"/>
        </w:rPr>
        <w:lastRenderedPageBreak/>
        <w:t>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253296C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20CED2EB" w14:textId="7A2F32FF"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politicos</w:t>
      </w:r>
      <w:r w:rsidRPr="0039004D">
        <w:rPr>
          <w:rFonts w:cs="Times New Roman"/>
        </w:rPr>
        <w:t>.</w:t>
      </w:r>
    </w:p>
    <w:p w14:paraId="397E428F"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3BCC42D6" w14:textId="4004D7F4" w:rsidR="00FC4E53" w:rsidRPr="0039004D" w:rsidRDefault="00FC4E53" w:rsidP="00172F6D">
      <w:pPr>
        <w:spacing w:line="360" w:lineRule="auto"/>
        <w:jc w:val="both"/>
        <w:rPr>
          <w:rFonts w:cs="Times New Roman"/>
        </w:rPr>
      </w:pPr>
      <w:r w:rsidRPr="0039004D">
        <w:rPr>
          <w:rFonts w:cs="Times New Roman"/>
        </w:rPr>
        <w:lastRenderedPageBreak/>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62CF23F" w14:textId="77777777" w:rsidR="00FC4E53" w:rsidRPr="0039004D" w:rsidRDefault="00FC4E53" w:rsidP="00172F6D">
      <w:pPr>
        <w:spacing w:line="360" w:lineRule="auto"/>
        <w:jc w:val="both"/>
        <w:rPr>
          <w:rFonts w:cs="Times New Roman"/>
        </w:rPr>
      </w:pPr>
    </w:p>
    <w:p w14:paraId="255620F2" w14:textId="773F9583"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43AB762"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B9A11C8" w14:textId="77777777" w:rsidR="00341389" w:rsidRPr="0039004D" w:rsidRDefault="00341389" w:rsidP="00172F6D">
      <w:pPr>
        <w:spacing w:line="360" w:lineRule="auto"/>
      </w:pPr>
    </w:p>
    <w:p w14:paraId="30A8DDC7"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5950F701" w14:textId="49D59CE5" w:rsidR="00FC4E53" w:rsidRPr="0039004D" w:rsidRDefault="00FC4E53" w:rsidP="00172F6D">
      <w:pPr>
        <w:spacing w:line="360" w:lineRule="auto"/>
        <w:jc w:val="both"/>
        <w:rPr>
          <w:rFonts w:cs="Times New Roman"/>
          <w:lang w:val="es-ES"/>
        </w:rPr>
      </w:pPr>
      <w:r w:rsidRPr="0039004D">
        <w:rPr>
          <w:rFonts w:cs="Times New Roman"/>
          <w:lang w:val="es-ES"/>
        </w:rPr>
        <w:lastRenderedPageBreak/>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1220C7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E9D75D7" w14:textId="5914A033"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49BE6A55"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w:t>
      </w:r>
      <w:r w:rsidRPr="0039004D">
        <w:lastRenderedPageBreak/>
        <w:t xml:space="preserve">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90225AF"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526C6624" w14:textId="77777777" w:rsidR="00FC4E53" w:rsidRPr="0039004D" w:rsidRDefault="00FC4E53" w:rsidP="00FC4E53">
      <w:pPr>
        <w:rPr>
          <w:rFonts w:cs="Consolas"/>
          <w:sz w:val="22"/>
          <w:szCs w:val="22"/>
        </w:rPr>
      </w:pPr>
    </w:p>
    <w:p w14:paraId="23975C6E" w14:textId="77777777" w:rsidR="00E77F1B" w:rsidRPr="003E4E3C" w:rsidRDefault="006746CC" w:rsidP="004210F8">
      <w:pPr>
        <w:pStyle w:val="Ttulo3"/>
        <w:numPr>
          <w:ilvl w:val="1"/>
          <w:numId w:val="32"/>
        </w:numPr>
      </w:pPr>
      <w:r w:rsidRPr="0039004D">
        <w:t>Ciudadanos</w:t>
      </w:r>
    </w:p>
    <w:p w14:paraId="00C1AA47" w14:textId="0B5B009A"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20AE0FC1" w14:textId="77777777" w:rsidR="00E77F1B" w:rsidRPr="0039004D" w:rsidRDefault="00E77F1B" w:rsidP="00703434">
      <w:pPr>
        <w:spacing w:line="360" w:lineRule="auto"/>
        <w:jc w:val="both"/>
        <w:rPr>
          <w:rFonts w:cs="Times New Roman"/>
        </w:rPr>
      </w:pPr>
    </w:p>
    <w:p w14:paraId="509F2E2A" w14:textId="7753D9E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5BAD871"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C0E144E" w14:textId="77777777" w:rsidR="00E77F1B" w:rsidRPr="0039004D" w:rsidRDefault="00E77F1B" w:rsidP="00703434">
      <w:pPr>
        <w:spacing w:line="360" w:lineRule="auto"/>
        <w:jc w:val="both"/>
        <w:rPr>
          <w:rFonts w:cs="Times New Roman"/>
        </w:rPr>
      </w:pPr>
    </w:p>
    <w:p w14:paraId="732DE972" w14:textId="5F72F62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w:t>
      </w:r>
      <w:r w:rsidRPr="0039004D">
        <w:rPr>
          <w:rFonts w:cs="Times New Roman"/>
        </w:rPr>
        <w:lastRenderedPageBreak/>
        <w:t xml:space="preserve">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escribiría de frente en redes sociales. Otros decían que presentaría su reclamo directamente a la enfermera o médico tratante o preguntaría a personal uniformado dentro del mismo centro de salud.</w:t>
      </w:r>
    </w:p>
    <w:p w14:paraId="4361B705" w14:textId="77777777" w:rsidR="00E77F1B" w:rsidRPr="0039004D" w:rsidRDefault="00E77F1B" w:rsidP="00703434">
      <w:pPr>
        <w:spacing w:line="360" w:lineRule="auto"/>
        <w:jc w:val="both"/>
        <w:rPr>
          <w:rFonts w:cs="Times New Roman"/>
        </w:rPr>
      </w:pPr>
    </w:p>
    <w:p w14:paraId="16B7175B" w14:textId="450014F4"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907BE0D"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0912B0D9" w14:textId="77777777" w:rsidR="0033734E" w:rsidRPr="0039004D" w:rsidRDefault="0033734E" w:rsidP="00703434">
      <w:pPr>
        <w:spacing w:line="360" w:lineRule="auto"/>
      </w:pPr>
    </w:p>
    <w:p w14:paraId="2D172A2F" w14:textId="7E7C8EE5"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6CBA0D23" w14:textId="77777777" w:rsidR="00E77F1B" w:rsidRPr="0039004D" w:rsidRDefault="00E77F1B" w:rsidP="00703434">
      <w:pPr>
        <w:spacing w:line="360" w:lineRule="auto"/>
        <w:jc w:val="both"/>
        <w:rPr>
          <w:rFonts w:cs="Times New Roman"/>
          <w:lang w:val="es-ES"/>
        </w:rPr>
      </w:pPr>
    </w:p>
    <w:p w14:paraId="3896DD2B" w14:textId="79C4ABAB"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w:t>
      </w:r>
      <w:r w:rsidRPr="0039004D">
        <w:rPr>
          <w:rFonts w:cs="Times New Roman"/>
          <w:lang w:val="es-ES"/>
        </w:rPr>
        <w:lastRenderedPageBreak/>
        <w:t xml:space="preserve">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0EAF925E" w14:textId="77777777" w:rsidR="00E77F1B" w:rsidRPr="0039004D" w:rsidRDefault="00E77F1B" w:rsidP="00703434">
      <w:pPr>
        <w:pStyle w:val="Prrafodelista"/>
        <w:spacing w:line="360" w:lineRule="auto"/>
        <w:ind w:left="1800"/>
        <w:jc w:val="both"/>
        <w:rPr>
          <w:rFonts w:cs="Times New Roman"/>
        </w:rPr>
      </w:pPr>
    </w:p>
    <w:p w14:paraId="008EC82A" w14:textId="3A8C6639"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00A1A696"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552F9FEF" w14:textId="445AA15A"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2C0FBAF" w14:textId="77777777" w:rsidR="00946A0E" w:rsidRDefault="00946A0E" w:rsidP="00946A0E">
      <w:pPr>
        <w:spacing w:line="360" w:lineRule="auto"/>
        <w:jc w:val="both"/>
        <w:rPr>
          <w:rFonts w:cs="Times New Roman"/>
          <w:lang w:val="es-ES"/>
        </w:rPr>
      </w:pPr>
    </w:p>
    <w:p w14:paraId="14C4674E" w14:textId="4DBBE597" w:rsidR="00946A0E" w:rsidRPr="0039004D" w:rsidRDefault="00946A0E" w:rsidP="00946A0E">
      <w:pPr>
        <w:pStyle w:val="Cita"/>
        <w:spacing w:line="360" w:lineRule="auto"/>
        <w:rPr>
          <w:rFonts w:cs="Times New Roman"/>
          <w:lang w:val="es-ES"/>
        </w:rPr>
      </w:pPr>
      <w:r w:rsidRPr="0039004D">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1AEA9F21" w14:textId="09C7AD18"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347A034E" w14:textId="77777777" w:rsidR="00946A0E" w:rsidRDefault="00946A0E" w:rsidP="00703434">
      <w:pPr>
        <w:spacing w:line="360" w:lineRule="auto"/>
        <w:jc w:val="both"/>
        <w:rPr>
          <w:rFonts w:cs="Times New Roman"/>
          <w:lang w:val="es-ES"/>
        </w:rPr>
      </w:pPr>
    </w:p>
    <w:p w14:paraId="4C4834F3" w14:textId="0990A0C4"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18791F2" w14:textId="77777777" w:rsidR="00E77F1B" w:rsidRPr="0039004D" w:rsidRDefault="00E77F1B" w:rsidP="00703434">
      <w:pPr>
        <w:spacing w:line="360" w:lineRule="auto"/>
        <w:jc w:val="both"/>
        <w:rPr>
          <w:rFonts w:cs="Times New Roman"/>
        </w:rPr>
      </w:pPr>
    </w:p>
    <w:p w14:paraId="22DDB0F9" w14:textId="77777777" w:rsidR="00A0375B" w:rsidRDefault="00A0375B" w:rsidP="00EA0533">
      <w:pPr>
        <w:spacing w:line="360" w:lineRule="auto"/>
        <w:rPr>
          <w:rFonts w:cs="Times New Roman"/>
          <w:u w:val="single"/>
        </w:rPr>
      </w:pPr>
    </w:p>
    <w:p w14:paraId="2DDAF7D5" w14:textId="77777777" w:rsidR="00FC02F0" w:rsidRDefault="00FC02F0" w:rsidP="00EA0533">
      <w:pPr>
        <w:spacing w:line="360" w:lineRule="auto"/>
        <w:rPr>
          <w:rFonts w:cs="Times New Roman"/>
          <w:u w:val="single"/>
        </w:rPr>
      </w:pPr>
    </w:p>
    <w:p w14:paraId="446262C5" w14:textId="77777777" w:rsidR="00FC02F0" w:rsidRDefault="00FC02F0" w:rsidP="00EA0533">
      <w:pPr>
        <w:spacing w:line="360" w:lineRule="auto"/>
        <w:rPr>
          <w:rFonts w:cs="Times New Roman"/>
          <w:u w:val="single"/>
        </w:rPr>
      </w:pPr>
    </w:p>
    <w:p w14:paraId="0D7408D8" w14:textId="77777777" w:rsidR="00FC02F0" w:rsidRDefault="00FC02F0" w:rsidP="00EA0533">
      <w:pPr>
        <w:spacing w:line="360" w:lineRule="auto"/>
        <w:rPr>
          <w:rFonts w:cs="Times New Roman"/>
          <w:u w:val="single"/>
        </w:rPr>
      </w:pPr>
    </w:p>
    <w:p w14:paraId="2BDC1104" w14:textId="77777777" w:rsidR="00A0375B" w:rsidRPr="00FC02F0" w:rsidRDefault="00A0375B" w:rsidP="004210F8">
      <w:pPr>
        <w:pStyle w:val="Ttulo3"/>
        <w:numPr>
          <w:ilvl w:val="1"/>
          <w:numId w:val="34"/>
        </w:numPr>
      </w:pPr>
      <w:r>
        <w:t>Tabla de hallazgos resaltantes</w:t>
      </w:r>
      <w:r w:rsidR="001C33EF">
        <w:t xml:space="preserve"> </w:t>
      </w:r>
    </w:p>
    <w:p w14:paraId="34858339"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107E11A"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7DDA51F0" w14:textId="77777777" w:rsidTr="000E179A">
        <w:trPr>
          <w:trHeight w:val="865"/>
        </w:trPr>
        <w:tc>
          <w:tcPr>
            <w:tcW w:w="1736" w:type="dxa"/>
          </w:tcPr>
          <w:p w14:paraId="2653492F" w14:textId="77777777" w:rsidR="00EA0533" w:rsidRPr="0039004D" w:rsidRDefault="00EA0533" w:rsidP="00EA0533">
            <w:pPr>
              <w:spacing w:line="360" w:lineRule="auto"/>
              <w:rPr>
                <w:rFonts w:cs="Times New Roman"/>
                <w:b/>
              </w:rPr>
            </w:pPr>
          </w:p>
        </w:tc>
        <w:tc>
          <w:tcPr>
            <w:tcW w:w="2526" w:type="dxa"/>
          </w:tcPr>
          <w:p w14:paraId="642B6664"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7003F942" w14:textId="77777777"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637E42EC"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18F8A7F6" w14:textId="77777777" w:rsidTr="000E179A">
        <w:tc>
          <w:tcPr>
            <w:tcW w:w="1736" w:type="dxa"/>
          </w:tcPr>
          <w:p w14:paraId="3B866E35"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2F3EB136" w14:textId="1FA4E473" w:rsidR="00EA0533" w:rsidRPr="0039004D" w:rsidRDefault="00EA0533" w:rsidP="004210F8">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32122D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Desmitificar el reclamo</w:t>
            </w:r>
          </w:p>
          <w:p w14:paraId="79412FE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los gestores den propuestas de mejora</w:t>
            </w:r>
          </w:p>
          <w:p w14:paraId="54D7561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0E41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e la comunicación entre paciente e IPRESS</w:t>
            </w:r>
          </w:p>
          <w:p w14:paraId="11E2F0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4A2042D8"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52B138AD" w14:textId="0D524CD6" w:rsidR="00EA0533" w:rsidRPr="0039004D" w:rsidRDefault="000B5E7F" w:rsidP="004210F8">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73D82760" w14:textId="77777777" w:rsidR="00EA0533" w:rsidRPr="0039004D" w:rsidRDefault="00EA0533" w:rsidP="008E39D3">
            <w:pPr>
              <w:spacing w:line="360" w:lineRule="auto"/>
              <w:rPr>
                <w:rFonts w:cs="Times New Roman"/>
              </w:rPr>
            </w:pPr>
          </w:p>
        </w:tc>
        <w:tc>
          <w:tcPr>
            <w:tcW w:w="2108" w:type="dxa"/>
          </w:tcPr>
          <w:p w14:paraId="466B889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26649088" w14:textId="2BFEF5E4" w:rsidR="00EA0533" w:rsidRPr="0039004D" w:rsidRDefault="00EA0533" w:rsidP="004210F8">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7B096C4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C96F9"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Recibir confirmación de reclamo.</w:t>
            </w:r>
          </w:p>
          <w:p w14:paraId="33888F92" w14:textId="77777777" w:rsidR="00EA0533" w:rsidRPr="0039004D" w:rsidRDefault="00EA0533" w:rsidP="008E39D3">
            <w:pPr>
              <w:spacing w:line="360" w:lineRule="auto"/>
              <w:rPr>
                <w:rFonts w:cs="Times New Roman"/>
              </w:rPr>
            </w:pPr>
          </w:p>
        </w:tc>
      </w:tr>
      <w:tr w:rsidR="00EA0533" w:rsidRPr="0039004D" w14:paraId="763E80B4" w14:textId="77777777" w:rsidTr="000E179A">
        <w:tc>
          <w:tcPr>
            <w:tcW w:w="1736" w:type="dxa"/>
          </w:tcPr>
          <w:p w14:paraId="16504CA1"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2198822C" w14:textId="03D1861A" w:rsidR="00EA0533" w:rsidRPr="0039004D" w:rsidRDefault="000B5E7F" w:rsidP="004210F8">
            <w:pPr>
              <w:pStyle w:val="Prrafodelista"/>
              <w:numPr>
                <w:ilvl w:val="0"/>
                <w:numId w:val="22"/>
              </w:numPr>
              <w:spacing w:line="360" w:lineRule="auto"/>
              <w:rPr>
                <w:rFonts w:cs="Times New Roman"/>
              </w:rPr>
            </w:pPr>
            <w:r>
              <w:rPr>
                <w:rFonts w:cs="Times New Roman"/>
              </w:rPr>
              <w:t>Imagen de ente solo interesado en sancionar</w:t>
            </w:r>
          </w:p>
          <w:p w14:paraId="72C6A8F9"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Tiempo muy extenso para dar solución a reclamos</w:t>
            </w:r>
          </w:p>
          <w:p w14:paraId="13A584B3"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uchos hacen solo cambios cosméticos</w:t>
            </w:r>
          </w:p>
          <w:p w14:paraId="4FE08704"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lastRenderedPageBreak/>
              <w:t>No</w:t>
            </w:r>
            <w:r w:rsidR="008E39D3" w:rsidRPr="0039004D">
              <w:rPr>
                <w:rFonts w:cs="Times New Roman"/>
              </w:rPr>
              <w:t xml:space="preserve"> todas las IPRESS tienen PAUS aú</w:t>
            </w:r>
            <w:r w:rsidRPr="0039004D">
              <w:rPr>
                <w:rFonts w:cs="Times New Roman"/>
              </w:rPr>
              <w:t>n</w:t>
            </w:r>
          </w:p>
          <w:p w14:paraId="73A882EF"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2B40CE7"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05FB9FB"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Flujo de reclamos en una sola vía</w:t>
            </w:r>
          </w:p>
          <w:p w14:paraId="6987BFF4"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presupuesto</w:t>
            </w:r>
          </w:p>
          <w:p w14:paraId="17DBE862"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lastRenderedPageBreak/>
              <w:t>Problemas de Infraestructura e insumos</w:t>
            </w:r>
          </w:p>
          <w:p w14:paraId="6A6EAAED" w14:textId="462E8819"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32A03032" w14:textId="77777777" w:rsidR="00EA0533" w:rsidRPr="0039004D" w:rsidRDefault="00EA0533" w:rsidP="008E39D3">
            <w:pPr>
              <w:spacing w:line="360" w:lineRule="auto"/>
              <w:rPr>
                <w:rFonts w:cs="Times New Roman"/>
              </w:rPr>
            </w:pPr>
          </w:p>
        </w:tc>
        <w:tc>
          <w:tcPr>
            <w:tcW w:w="2108" w:type="dxa"/>
          </w:tcPr>
          <w:p w14:paraId="4665CFCC" w14:textId="1F536757" w:rsidR="00EA0533" w:rsidRPr="0039004D" w:rsidRDefault="000B5E7F" w:rsidP="004210F8">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4AE19296"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Personas no letradas</w:t>
            </w:r>
          </w:p>
          <w:p w14:paraId="4AC1574A" w14:textId="77777777" w:rsidR="00EA0533" w:rsidRPr="0039004D" w:rsidRDefault="00EA0533" w:rsidP="008E39D3">
            <w:pPr>
              <w:spacing w:line="360" w:lineRule="auto"/>
              <w:rPr>
                <w:rFonts w:cs="Times New Roman"/>
              </w:rPr>
            </w:pPr>
          </w:p>
        </w:tc>
      </w:tr>
    </w:tbl>
    <w:p w14:paraId="56DC7CE4" w14:textId="77777777" w:rsidR="00EA0533" w:rsidRPr="0039004D" w:rsidRDefault="000E179A" w:rsidP="000E179A">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3B00846" w14:textId="77777777" w:rsidR="00A0375B" w:rsidRDefault="00A0375B" w:rsidP="000E179A">
      <w:pPr>
        <w:spacing w:line="360" w:lineRule="auto"/>
        <w:jc w:val="both"/>
        <w:rPr>
          <w:rFonts w:cs="Times New Roman"/>
        </w:rPr>
      </w:pPr>
    </w:p>
    <w:p w14:paraId="1F268E62" w14:textId="4B7B8E7E" w:rsidR="00820042" w:rsidRPr="000B5E7F" w:rsidRDefault="00820042" w:rsidP="000B5E7F">
      <w:pPr>
        <w:pStyle w:val="Ttulo3"/>
        <w:numPr>
          <w:ilvl w:val="1"/>
          <w:numId w:val="36"/>
        </w:numPr>
      </w:pPr>
      <w:r w:rsidRPr="00820042">
        <w:t>Tabla de requerimientos</w:t>
      </w:r>
    </w:p>
    <w:p w14:paraId="2531104F" w14:textId="3D208C3F"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0A0B0F3B" w14:textId="77777777" w:rsidR="00E47C11" w:rsidRDefault="00E47C11" w:rsidP="000E179A">
      <w:pPr>
        <w:spacing w:line="360" w:lineRule="auto"/>
        <w:jc w:val="both"/>
        <w:rPr>
          <w:rFonts w:cs="Times New Roman"/>
        </w:rPr>
      </w:pPr>
    </w:p>
    <w:p w14:paraId="745C1BAE" w14:textId="02D16DD9"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C9ED7DA" w14:textId="77777777" w:rsidR="001C33EF" w:rsidRDefault="001C33EF" w:rsidP="000E179A">
      <w:pPr>
        <w:spacing w:line="360" w:lineRule="auto"/>
        <w:jc w:val="both"/>
        <w:rPr>
          <w:rFonts w:cs="Times New Roman"/>
        </w:rPr>
      </w:pPr>
    </w:p>
    <w:p w14:paraId="44CB8091" w14:textId="0A220562"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E100142" w14:textId="77777777" w:rsidR="00A04522" w:rsidRDefault="00A04522" w:rsidP="000E179A">
      <w:pPr>
        <w:spacing w:line="360" w:lineRule="auto"/>
        <w:jc w:val="both"/>
        <w:rPr>
          <w:rFonts w:cs="Times New Roman"/>
        </w:rPr>
      </w:pPr>
    </w:p>
    <w:p w14:paraId="570D1EDC" w14:textId="77777777" w:rsidR="00A04522" w:rsidRPr="00A04522" w:rsidRDefault="00A04522" w:rsidP="004210F8">
      <w:pPr>
        <w:pStyle w:val="Ttulo3"/>
        <w:numPr>
          <w:ilvl w:val="1"/>
          <w:numId w:val="35"/>
        </w:numPr>
      </w:pPr>
      <w:r>
        <w:lastRenderedPageBreak/>
        <w:t>Reclasificación de la Tabla de Clasificación de Reclamos</w:t>
      </w:r>
    </w:p>
    <w:p w14:paraId="35B43E11" w14:textId="3DD80FBA"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A246A7">
        <w:rPr>
          <w:rFonts w:cs="Times New Roman"/>
        </w:rPr>
        <w:t>enfocandom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utilizando la tecnica de Card Sorting Modiphied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3746B5A9" w14:textId="77777777" w:rsidR="00F8187A" w:rsidRDefault="00F8187A" w:rsidP="00A04522">
      <w:pPr>
        <w:spacing w:line="360" w:lineRule="auto"/>
        <w:jc w:val="both"/>
        <w:rPr>
          <w:rFonts w:cs="Times New Roman"/>
        </w:rPr>
      </w:pPr>
    </w:p>
    <w:p w14:paraId="2EB3DA87" w14:textId="77777777" w:rsidR="00F8187A" w:rsidRDefault="00F8187A" w:rsidP="00A04522">
      <w:pPr>
        <w:spacing w:line="360" w:lineRule="auto"/>
        <w:jc w:val="both"/>
        <w:rPr>
          <w:rFonts w:cs="Times New Roman"/>
        </w:rPr>
      </w:pPr>
    </w:p>
    <w:p w14:paraId="44D3477B" w14:textId="77777777" w:rsidR="00F8187A" w:rsidRDefault="00F8187A" w:rsidP="00A04522">
      <w:pPr>
        <w:spacing w:line="360" w:lineRule="auto"/>
        <w:jc w:val="both"/>
        <w:rPr>
          <w:rFonts w:cs="Times New Roman"/>
        </w:rPr>
      </w:pPr>
    </w:p>
    <w:p w14:paraId="5EBDF4A1" w14:textId="77777777" w:rsidR="00A04522" w:rsidRPr="00FF1E1B" w:rsidRDefault="00A04522" w:rsidP="004210F8">
      <w:pPr>
        <w:pStyle w:val="Ttulo2"/>
        <w:numPr>
          <w:ilvl w:val="0"/>
          <w:numId w:val="30"/>
        </w:numPr>
        <w:spacing w:line="360" w:lineRule="auto"/>
      </w:pPr>
      <w:r w:rsidRPr="00FF1E1B">
        <w:lastRenderedPageBreak/>
        <w:t>Fase de Diseño</w:t>
      </w:r>
    </w:p>
    <w:p w14:paraId="385EB841" w14:textId="77777777" w:rsidR="00A04522" w:rsidRPr="00A04522" w:rsidRDefault="00A04522" w:rsidP="00A04522">
      <w:pPr>
        <w:spacing w:line="360" w:lineRule="auto"/>
      </w:pPr>
    </w:p>
    <w:p w14:paraId="24CF6171" w14:textId="08D5AC1C" w:rsidR="007A411A" w:rsidRPr="0039004D" w:rsidRDefault="003E111A" w:rsidP="00A04522">
      <w:pPr>
        <w:spacing w:line="360" w:lineRule="auto"/>
        <w:jc w:val="both"/>
        <w:rPr>
          <w:rFonts w:cs="Times New Roman"/>
        </w:rPr>
      </w:pPr>
      <w:r>
        <w:rPr>
          <w:rFonts w:cs="Times New Roman"/>
        </w:rPr>
        <w:t>Con los requerimientos del sistema identificados, se paso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42D9FEFF"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40185966"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012A72F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488A666" w14:textId="489EFAD9" w:rsidR="00AD5B2F" w:rsidRDefault="00AD5B2F" w:rsidP="00AD5B2F">
      <w:pPr>
        <w:spacing w:line="360" w:lineRule="auto"/>
        <w:jc w:val="both"/>
        <w:rPr>
          <w:rFonts w:cs="Times New Roman"/>
        </w:rPr>
      </w:pPr>
      <w:r w:rsidRPr="0039004D">
        <w:rPr>
          <w:rFonts w:cs="Times New Roman"/>
        </w:rPr>
        <w:t xml:space="preserve">Una vez que se tenian determinadas las pantallas planteadas para cada tipo de usuario, se procedio a hacer los wireframes de ellas. </w:t>
      </w:r>
    </w:p>
    <w:p w14:paraId="196473E5" w14:textId="77777777" w:rsidR="00F609A6" w:rsidRPr="0039004D" w:rsidRDefault="00F609A6" w:rsidP="00AD5B2F">
      <w:pPr>
        <w:spacing w:line="360" w:lineRule="auto"/>
        <w:jc w:val="both"/>
        <w:rPr>
          <w:rFonts w:cs="Times New Roman"/>
        </w:rPr>
      </w:pPr>
    </w:p>
    <w:p w14:paraId="3DBED928" w14:textId="4E31DF62"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6A539EB9" w14:textId="77777777" w:rsidR="00766B86" w:rsidRDefault="00766B86" w:rsidP="00AD5B2F">
      <w:pPr>
        <w:spacing w:line="360" w:lineRule="auto"/>
        <w:jc w:val="both"/>
        <w:rPr>
          <w:rFonts w:cs="Times New Roman"/>
        </w:rPr>
      </w:pPr>
    </w:p>
    <w:p w14:paraId="24FCFD2B" w14:textId="306B332A"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786A1CBC" w14:textId="77777777" w:rsidR="00F8187A" w:rsidRDefault="00F8187A" w:rsidP="00AD5B2F">
      <w:pPr>
        <w:spacing w:line="360" w:lineRule="auto"/>
        <w:jc w:val="both"/>
        <w:rPr>
          <w:rFonts w:cs="Times New Roman"/>
        </w:rPr>
      </w:pPr>
    </w:p>
    <w:p w14:paraId="19DD5D72" w14:textId="77777777" w:rsidR="00F8187A" w:rsidRDefault="00F8187A" w:rsidP="00AD5B2F">
      <w:pPr>
        <w:spacing w:line="360" w:lineRule="auto"/>
        <w:jc w:val="both"/>
        <w:rPr>
          <w:rFonts w:cs="Times New Roman"/>
        </w:rPr>
      </w:pPr>
    </w:p>
    <w:p w14:paraId="5C56AFB6" w14:textId="77777777" w:rsidR="00F8187A" w:rsidRDefault="00F8187A" w:rsidP="00AD5B2F">
      <w:pPr>
        <w:spacing w:line="360" w:lineRule="auto"/>
        <w:jc w:val="both"/>
        <w:rPr>
          <w:rFonts w:cs="Times New Roman"/>
        </w:rPr>
      </w:pPr>
    </w:p>
    <w:p w14:paraId="1259B91C" w14:textId="77777777" w:rsidR="00B075F0" w:rsidRDefault="00B075F0" w:rsidP="00AD5B2F">
      <w:pPr>
        <w:spacing w:line="360" w:lineRule="auto"/>
        <w:jc w:val="both"/>
        <w:rPr>
          <w:rFonts w:cs="Times New Roman"/>
        </w:rPr>
      </w:pPr>
    </w:p>
    <w:p w14:paraId="1E42E702"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lastRenderedPageBreak/>
        <w:t xml:space="preserve">Personal de SUSALUD: </w:t>
      </w:r>
    </w:p>
    <w:p w14:paraId="07A507A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61244A6B"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847CB27"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54980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FD9F05E" w14:textId="77777777" w:rsidR="00B075F0" w:rsidRPr="0039004D" w:rsidRDefault="00B075F0" w:rsidP="00B075F0">
      <w:pPr>
        <w:pStyle w:val="Prrafodelista"/>
        <w:numPr>
          <w:ilvl w:val="0"/>
          <w:numId w:val="26"/>
        </w:numPr>
        <w:spacing w:line="360" w:lineRule="auto"/>
        <w:jc w:val="both"/>
        <w:rPr>
          <w:rFonts w:cs="Times New Roman"/>
        </w:rPr>
      </w:pPr>
      <w:r w:rsidRPr="0039004D">
        <w:rPr>
          <w:rFonts w:cs="Times New Roman"/>
        </w:rPr>
        <w:t>Directores y personal de IPRESS:</w:t>
      </w:r>
    </w:p>
    <w:p w14:paraId="16E7349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3ED97B2B"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856F331" w14:textId="77777777" w:rsidR="00B075F0" w:rsidRPr="0039004D" w:rsidRDefault="00B075F0" w:rsidP="00B075F0">
      <w:pPr>
        <w:pStyle w:val="Prrafodelista"/>
        <w:numPr>
          <w:ilvl w:val="0"/>
          <w:numId w:val="26"/>
        </w:numPr>
        <w:spacing w:line="360" w:lineRule="auto"/>
        <w:jc w:val="both"/>
      </w:pPr>
      <w:r w:rsidRPr="0039004D">
        <w:t>Ciudadanos:</w:t>
      </w:r>
    </w:p>
    <w:p w14:paraId="7ABC7F15"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171F13AF" w14:textId="5B4863B6"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5D9D9983" w14:textId="77777777" w:rsidR="00F609A6" w:rsidRDefault="00F609A6" w:rsidP="00F6143B">
      <w:pPr>
        <w:spacing w:line="360" w:lineRule="auto"/>
        <w:jc w:val="both"/>
        <w:rPr>
          <w:rFonts w:cs="Times New Roman"/>
        </w:rPr>
      </w:pPr>
    </w:p>
    <w:p w14:paraId="02172976" w14:textId="7E170D5F"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w:t>
      </w:r>
      <w:r w:rsidR="00766B86">
        <w:lastRenderedPageBreak/>
        <w:t>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568E5C1" w14:textId="77777777" w:rsidR="00F8187A" w:rsidRDefault="00F8187A" w:rsidP="00F6143B">
      <w:pPr>
        <w:spacing w:line="360" w:lineRule="auto"/>
        <w:jc w:val="both"/>
      </w:pPr>
    </w:p>
    <w:p w14:paraId="3442FADA" w14:textId="7417284C" w:rsidR="00F8187A" w:rsidRPr="00FF1E1B" w:rsidRDefault="00F8187A" w:rsidP="00F8187A">
      <w:pPr>
        <w:pStyle w:val="Ttulo2"/>
        <w:numPr>
          <w:ilvl w:val="0"/>
          <w:numId w:val="30"/>
        </w:numPr>
      </w:pPr>
      <w:r w:rsidRPr="00FF1E1B">
        <w:t>Fase de Pruebas</w:t>
      </w:r>
    </w:p>
    <w:p w14:paraId="1AD2DB80" w14:textId="77777777" w:rsidR="00F8187A" w:rsidRDefault="00F8187A" w:rsidP="00F6143B">
      <w:pPr>
        <w:spacing w:line="360" w:lineRule="auto"/>
        <w:jc w:val="both"/>
      </w:pPr>
    </w:p>
    <w:p w14:paraId="545C1E0E" w14:textId="4C974C65"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256DA320" w14:textId="77777777" w:rsidR="006D0710" w:rsidRDefault="006D0710" w:rsidP="00F6143B">
      <w:pPr>
        <w:spacing w:line="360" w:lineRule="auto"/>
        <w:jc w:val="both"/>
      </w:pPr>
    </w:p>
    <w:p w14:paraId="14F7B21D" w14:textId="59B8599C" w:rsidR="0079477F" w:rsidRDefault="0079477F" w:rsidP="0079477F">
      <w:pPr>
        <w:pStyle w:val="Prrafodelista"/>
        <w:numPr>
          <w:ilvl w:val="0"/>
          <w:numId w:val="38"/>
        </w:numPr>
        <w:spacing w:line="360" w:lineRule="auto"/>
        <w:jc w:val="both"/>
      </w:pPr>
      <w:r>
        <w:t xml:space="preserve">Personal de SUSALUD: 3 entrevistados en total. </w:t>
      </w:r>
    </w:p>
    <w:p w14:paraId="1174FD3B" w14:textId="243328FE"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5E1FD20C" w14:textId="6B5297D6"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23343C9" w14:textId="77777777" w:rsidR="00B25754" w:rsidRDefault="00B25754" w:rsidP="00B25754">
      <w:pPr>
        <w:pStyle w:val="Prrafodelista"/>
        <w:spacing w:line="360" w:lineRule="auto"/>
        <w:jc w:val="both"/>
      </w:pPr>
    </w:p>
    <w:p w14:paraId="635AABDC" w14:textId="15A61AA5"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2058F586" w14:textId="77777777" w:rsidR="005F185B" w:rsidRDefault="005F185B" w:rsidP="0079477F">
      <w:pPr>
        <w:spacing w:line="360" w:lineRule="auto"/>
        <w:jc w:val="both"/>
      </w:pPr>
    </w:p>
    <w:p w14:paraId="659821EE" w14:textId="5EF543B4" w:rsidR="0040714E" w:rsidRDefault="005F185B" w:rsidP="0079477F">
      <w:pPr>
        <w:spacing w:line="360" w:lineRule="auto"/>
        <w:jc w:val="both"/>
      </w:pPr>
      <w:r>
        <w:t>Dado que la metodología de DCU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lenguaje </w:t>
      </w:r>
      <w:r w:rsidR="00AC1607">
        <w:lastRenderedPageBreak/>
        <w:t>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63C03166" w14:textId="77777777" w:rsidR="0040714E" w:rsidRDefault="0040714E" w:rsidP="0079477F">
      <w:pPr>
        <w:spacing w:line="360" w:lineRule="auto"/>
        <w:jc w:val="both"/>
      </w:pPr>
    </w:p>
    <w:p w14:paraId="0FCFD765" w14:textId="6F9A28C0"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1A9970DB" w14:textId="77777777" w:rsidR="00EC774C" w:rsidRDefault="00EC774C" w:rsidP="0079477F">
      <w:pPr>
        <w:spacing w:line="360" w:lineRule="auto"/>
        <w:jc w:val="both"/>
      </w:pPr>
    </w:p>
    <w:p w14:paraId="05F44E30"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omo ‘interesante’, ‘bien hecho’, ‘amigable’ y ‘simpático’. Los 3 entrevistados rest</w:t>
      </w:r>
      <w:r w:rsidR="00C61699">
        <w:t xml:space="preserve">antes no dieron cumplidos al sistema pero tampoco expresaron descontento con lo mostrado. </w:t>
      </w:r>
    </w:p>
    <w:p w14:paraId="21D6F29D" w14:textId="77777777" w:rsidR="00BB13C4" w:rsidRDefault="00BB13C4" w:rsidP="0079477F">
      <w:pPr>
        <w:spacing w:line="360" w:lineRule="auto"/>
        <w:jc w:val="both"/>
      </w:pPr>
    </w:p>
    <w:p w14:paraId="0B8B47EB" w14:textId="7AE45007" w:rsidR="00EC774C" w:rsidRDefault="00BB13C4" w:rsidP="0079477F">
      <w:pPr>
        <w:spacing w:line="360" w:lineRule="auto"/>
        <w:jc w:val="both"/>
      </w:pPr>
      <w:r>
        <w:t>Adicionalmente, 13 de los usuarios se vieron conformes con que el termino de ‘Solicitudes’ en lugar del término ‘Reclamo’</w:t>
      </w:r>
      <w:r w:rsidR="00937F02">
        <w:t xml:space="preserve"> </w:t>
      </w:r>
      <w:r>
        <w:t xml:space="preserve">y solo 2 de ellos detallaron que le ven utilidad al sistema solo si sirve para manejar exclusivamente los reclamos. </w:t>
      </w:r>
    </w:p>
    <w:p w14:paraId="03BC1F02" w14:textId="77777777" w:rsidR="00B25754" w:rsidRDefault="00B25754" w:rsidP="0079477F">
      <w:pPr>
        <w:spacing w:line="360" w:lineRule="auto"/>
        <w:jc w:val="both"/>
      </w:pPr>
    </w:p>
    <w:p w14:paraId="62FE50EA" w14:textId="7B1793A3"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w:t>
      </w:r>
      <w:r>
        <w:lastRenderedPageBreak/>
        <w:t xml:space="preserve">pruebas piloto. </w:t>
      </w:r>
      <w:r w:rsidRPr="00616D11">
        <w:rPr>
          <w:highlight w:val="lightGray"/>
        </w:rPr>
        <w:t xml:space="preserve">El personal de SUSALUD vio el sistema </w:t>
      </w:r>
      <w:r w:rsidR="00616D11" w:rsidRPr="00616D11">
        <w:rPr>
          <w:highlight w:val="lightGray"/>
        </w:rPr>
        <w:t>útil pero lo compararon con un sistema desarrollado por ellos que todavía se encuentra en diseño.</w:t>
      </w:r>
      <w:r w:rsidR="00616D11">
        <w:t xml:space="preserve"> </w:t>
      </w:r>
      <w:r>
        <w:t xml:space="preserve">Los ciudadanos mostraron una gran aceptación al sistema </w:t>
      </w:r>
      <w:r w:rsidR="00616D11">
        <w:t>pero detallaron que igual tendrían dudas sobre si los gestores de IPRESS revisarían esta información.</w:t>
      </w:r>
    </w:p>
    <w:p w14:paraId="50A1C817" w14:textId="77777777" w:rsidR="006D0710" w:rsidRDefault="006D0710" w:rsidP="0079477F">
      <w:pPr>
        <w:spacing w:line="360" w:lineRule="auto"/>
        <w:jc w:val="both"/>
      </w:pPr>
    </w:p>
    <w:p w14:paraId="69860D5E" w14:textId="38578440"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bookmarkStart w:id="39" w:name="_GoBack"/>
      <w:bookmarkEnd w:id="39"/>
      <w:r w:rsidR="007B2245">
        <w:t>.</w:t>
      </w:r>
    </w:p>
    <w:p w14:paraId="7A17B98B" w14:textId="77777777" w:rsidR="006D0710" w:rsidRDefault="006D0710" w:rsidP="0079477F">
      <w:pPr>
        <w:spacing w:line="360" w:lineRule="auto"/>
        <w:jc w:val="both"/>
      </w:pPr>
    </w:p>
    <w:p w14:paraId="7B360F2A" w14:textId="77777777" w:rsidR="006D0710" w:rsidRPr="0039004D" w:rsidRDefault="006D0710" w:rsidP="0079477F">
      <w:pPr>
        <w:spacing w:line="360" w:lineRule="auto"/>
        <w:jc w:val="both"/>
      </w:pPr>
    </w:p>
    <w:p w14:paraId="4D9E3270" w14:textId="77777777" w:rsidR="00A12DD0" w:rsidRPr="0039004D" w:rsidRDefault="00A12DD0" w:rsidP="00262D6E">
      <w:pPr>
        <w:pStyle w:val="Ttulo1"/>
        <w:spacing w:line="360" w:lineRule="auto"/>
        <w:rPr>
          <w:rFonts w:cs="Times New Roman"/>
          <w:szCs w:val="24"/>
        </w:rPr>
      </w:pPr>
      <w:bookmarkStart w:id="40" w:name="_Toc508100448"/>
      <w:r w:rsidRPr="0039004D">
        <w:rPr>
          <w:rFonts w:cs="Times New Roman"/>
          <w:szCs w:val="24"/>
        </w:rPr>
        <w:lastRenderedPageBreak/>
        <w:t>Discusión</w:t>
      </w:r>
      <w:bookmarkEnd w:id="40"/>
    </w:p>
    <w:p w14:paraId="4901D0BA" w14:textId="77777777" w:rsidR="00FF28C7" w:rsidRPr="0039004D" w:rsidRDefault="00FF28C7" w:rsidP="00FF28C7">
      <w:pPr>
        <w:rPr>
          <w:lang w:val="es-ES"/>
        </w:rPr>
      </w:pPr>
    </w:p>
    <w:p w14:paraId="65B13879" w14:textId="77777777" w:rsidR="00980B82" w:rsidRPr="0039004D" w:rsidRDefault="00060575" w:rsidP="004210F8">
      <w:pPr>
        <w:pStyle w:val="Prrafodelista"/>
        <w:numPr>
          <w:ilvl w:val="0"/>
          <w:numId w:val="2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5AD0700B" w14:textId="77777777" w:rsidR="00060575" w:rsidRPr="0039004D" w:rsidRDefault="00060575" w:rsidP="00262D6E">
      <w:pPr>
        <w:spacing w:line="360" w:lineRule="auto"/>
        <w:jc w:val="both"/>
        <w:rPr>
          <w:rFonts w:cs="Times New Roman"/>
          <w:lang w:val="es-ES"/>
        </w:rPr>
      </w:pPr>
    </w:p>
    <w:p w14:paraId="09673A07"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829E4D3" w14:textId="77777777" w:rsidR="00537F40" w:rsidRPr="0039004D" w:rsidRDefault="00537F40" w:rsidP="00262D6E">
      <w:pPr>
        <w:spacing w:line="360" w:lineRule="auto"/>
        <w:jc w:val="both"/>
        <w:rPr>
          <w:rFonts w:cs="Times New Roman"/>
          <w:lang w:val="es-ES"/>
        </w:rPr>
      </w:pPr>
    </w:p>
    <w:p w14:paraId="5A3C5B07" w14:textId="59B9C28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587CF65B" w14:textId="77777777" w:rsidR="00060575" w:rsidRPr="0039004D" w:rsidRDefault="00060575" w:rsidP="00262D6E">
      <w:pPr>
        <w:spacing w:line="360" w:lineRule="auto"/>
        <w:jc w:val="both"/>
        <w:rPr>
          <w:rFonts w:cs="Times New Roman"/>
          <w:lang w:val="es-ES"/>
        </w:rPr>
      </w:pPr>
    </w:p>
    <w:p w14:paraId="4D03E097" w14:textId="24A696BA"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25F11E3C" w14:textId="77777777" w:rsidR="00441F38" w:rsidRPr="0039004D" w:rsidRDefault="00441F38" w:rsidP="00262D6E">
      <w:pPr>
        <w:spacing w:line="360" w:lineRule="auto"/>
        <w:jc w:val="both"/>
        <w:rPr>
          <w:rFonts w:cs="Times New Roman"/>
          <w:lang w:val="es-ES"/>
        </w:rPr>
      </w:pPr>
    </w:p>
    <w:p w14:paraId="28CBF166" w14:textId="4C373546"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w:t>
      </w:r>
      <w:r w:rsidR="007D5790" w:rsidRPr="0039004D">
        <w:rPr>
          <w:rFonts w:cs="Times New Roman"/>
          <w:lang w:val="es-ES"/>
        </w:rPr>
        <w:lastRenderedPageBreak/>
        <w:t xml:space="preserve">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32F8A927" w14:textId="77777777" w:rsidR="007D5790" w:rsidRPr="0039004D" w:rsidRDefault="007D5790" w:rsidP="00262D6E">
      <w:pPr>
        <w:spacing w:line="360" w:lineRule="auto"/>
        <w:jc w:val="both"/>
        <w:rPr>
          <w:rFonts w:cs="Times New Roman"/>
          <w:lang w:val="es-ES"/>
        </w:rPr>
      </w:pPr>
    </w:p>
    <w:p w14:paraId="087E0182" w14:textId="6FF8FB0C"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estan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5EB55472" w14:textId="77777777" w:rsidR="009A7F1A" w:rsidRPr="0039004D" w:rsidRDefault="009A7F1A" w:rsidP="00262D6E">
      <w:pPr>
        <w:spacing w:line="360" w:lineRule="auto"/>
        <w:jc w:val="both"/>
        <w:rPr>
          <w:rFonts w:cs="Times New Roman"/>
          <w:lang w:val="es-ES"/>
        </w:rPr>
      </w:pPr>
    </w:p>
    <w:p w14:paraId="6D75726D" w14:textId="7777777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4DB3B7B5" w14:textId="77777777" w:rsidR="00A12DD0" w:rsidRPr="0039004D" w:rsidRDefault="00A12DD0" w:rsidP="00262D6E">
      <w:pPr>
        <w:pStyle w:val="Ttulo1"/>
        <w:spacing w:line="360" w:lineRule="auto"/>
        <w:rPr>
          <w:rFonts w:cs="Times New Roman"/>
          <w:szCs w:val="24"/>
        </w:rPr>
      </w:pPr>
      <w:bookmarkStart w:id="41" w:name="_Toc508100449"/>
      <w:r w:rsidRPr="0039004D">
        <w:rPr>
          <w:rFonts w:cs="Times New Roman"/>
          <w:szCs w:val="24"/>
        </w:rPr>
        <w:lastRenderedPageBreak/>
        <w:t>Conclusiones</w:t>
      </w:r>
      <w:bookmarkEnd w:id="41"/>
    </w:p>
    <w:p w14:paraId="029B7B31" w14:textId="77777777" w:rsidR="00A12DD0" w:rsidRPr="0039004D" w:rsidRDefault="00A12DD0" w:rsidP="00262D6E">
      <w:pPr>
        <w:spacing w:line="360" w:lineRule="auto"/>
        <w:jc w:val="both"/>
        <w:rPr>
          <w:rFonts w:cs="Times New Roman"/>
          <w:lang w:val="es-ES"/>
        </w:rPr>
      </w:pPr>
    </w:p>
    <w:p w14:paraId="21D1B183" w14:textId="77777777" w:rsidR="00A12DD0" w:rsidRPr="0039004D" w:rsidRDefault="00A12DD0" w:rsidP="00262D6E">
      <w:pPr>
        <w:pStyle w:val="Ttulo1"/>
        <w:spacing w:line="360" w:lineRule="auto"/>
        <w:rPr>
          <w:rFonts w:cs="Times New Roman"/>
          <w:szCs w:val="24"/>
        </w:rPr>
      </w:pPr>
      <w:bookmarkStart w:id="42" w:name="_Toc508100450"/>
      <w:r w:rsidRPr="0039004D">
        <w:rPr>
          <w:rFonts w:cs="Times New Roman"/>
          <w:szCs w:val="24"/>
        </w:rPr>
        <w:lastRenderedPageBreak/>
        <w:t>Recomendaciones</w:t>
      </w:r>
      <w:bookmarkEnd w:id="42"/>
    </w:p>
    <w:p w14:paraId="0493B69A" w14:textId="77777777" w:rsidR="00A12DD0" w:rsidRPr="0039004D" w:rsidRDefault="00A12DD0" w:rsidP="00262D6E">
      <w:pPr>
        <w:spacing w:line="360" w:lineRule="auto"/>
        <w:jc w:val="both"/>
        <w:rPr>
          <w:rFonts w:cs="Times New Roman"/>
          <w:lang w:val="es-ES"/>
        </w:rPr>
      </w:pPr>
    </w:p>
    <w:p w14:paraId="31D0EB6B" w14:textId="77777777" w:rsidR="00A12DD0" w:rsidRPr="0039004D" w:rsidRDefault="00A12DD0" w:rsidP="00262D6E">
      <w:pPr>
        <w:pStyle w:val="Ttulo1"/>
        <w:spacing w:line="360" w:lineRule="auto"/>
        <w:rPr>
          <w:rFonts w:cs="Times New Roman"/>
          <w:szCs w:val="24"/>
        </w:rPr>
      </w:pPr>
      <w:bookmarkStart w:id="43" w:name="_Toc508100451"/>
      <w:r w:rsidRPr="0039004D">
        <w:rPr>
          <w:rFonts w:cs="Times New Roman"/>
          <w:szCs w:val="24"/>
        </w:rPr>
        <w:lastRenderedPageBreak/>
        <w:t>Referencias bibliográficas</w:t>
      </w:r>
      <w:bookmarkEnd w:id="43"/>
    </w:p>
    <w:p w14:paraId="36E42790" w14:textId="77777777" w:rsidR="00623ED4" w:rsidRPr="0039004D" w:rsidRDefault="00623ED4" w:rsidP="00262D6E">
      <w:pPr>
        <w:spacing w:line="360" w:lineRule="auto"/>
        <w:jc w:val="both"/>
        <w:rPr>
          <w:rFonts w:cs="Times New Roman"/>
          <w:lang w:val="es-ES"/>
        </w:rPr>
      </w:pPr>
    </w:p>
    <w:p w14:paraId="69CE81EC" w14:textId="77777777" w:rsidR="00D12CF6" w:rsidRPr="00AE1CCB" w:rsidRDefault="00E9747F"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325B26E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6DF15D6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F98928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B393C4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5DCB1CD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41ED11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3D48C09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2B113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4F16CF8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Organ Stand. 2010;2010:32. </w:t>
      </w:r>
    </w:p>
    <w:p w14:paraId="392587F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6FDE524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3F07E43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CCB954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192BC46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F1B637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18C291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B4F4F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CB5ACC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9. </w:t>
      </w:r>
      <w:r w:rsidRPr="00AE1CCB">
        <w:rPr>
          <w:rFonts w:cs="Times New Roman"/>
          <w:noProof/>
          <w:lang w:val="en-US"/>
        </w:rPr>
        <w:tab/>
        <w:t xml:space="preserve">Predictors of patient satisfaction. Gomal J Med Sci. 9(2). </w:t>
      </w:r>
    </w:p>
    <w:p w14:paraId="50B28D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lastRenderedPageBreak/>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6CDD43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F7ABE2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22DEE5A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5C1DAD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79A1AC1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4A551DD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E67AA2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29F8B36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5083B1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67CF705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C15A00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Begey A, et al. User-Centered Design and Interactive Health Technologies for </w:t>
      </w:r>
      <w:r w:rsidRPr="00AE1CCB">
        <w:rPr>
          <w:rFonts w:cs="Times New Roman"/>
          <w:noProof/>
          <w:lang w:val="en-US"/>
        </w:rPr>
        <w:lastRenderedPageBreak/>
        <w:t>Patients. [cited 2017 May 29]; Available from: https://www.ncbi.nlm.nih.gov/pmc/articles/PMC2818536/pdf/nihms-160722.pdf</w:t>
      </w:r>
    </w:p>
    <w:p w14:paraId="04A938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AE3F90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46D4CEE4"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6D11E2C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623515D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99328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0D84AE9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362A50F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106FD39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2D16125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42CB5BF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0E93047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391E3F5D" w14:textId="77777777" w:rsidR="00121596" w:rsidRPr="0039004D" w:rsidRDefault="00E9747F"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871A43B" w14:textId="77777777" w:rsidR="00161D0F" w:rsidRPr="0039004D" w:rsidRDefault="00161D0F" w:rsidP="00262D6E">
      <w:pPr>
        <w:spacing w:line="360" w:lineRule="auto"/>
        <w:jc w:val="both"/>
        <w:rPr>
          <w:rFonts w:cs="Times New Roman"/>
          <w:lang w:val="es-PE"/>
        </w:rPr>
      </w:pPr>
    </w:p>
    <w:p w14:paraId="1AB65649" w14:textId="77777777" w:rsidR="00161D0F" w:rsidRPr="0039004D" w:rsidRDefault="00161D0F" w:rsidP="00262D6E">
      <w:pPr>
        <w:spacing w:line="360" w:lineRule="auto"/>
        <w:jc w:val="both"/>
        <w:rPr>
          <w:rFonts w:cs="Times New Roman"/>
          <w:lang w:val="es-PE"/>
        </w:rPr>
      </w:pPr>
    </w:p>
    <w:p w14:paraId="6018E2BE" w14:textId="77777777" w:rsidR="00161D0F" w:rsidRPr="0039004D" w:rsidRDefault="00161D0F" w:rsidP="00262D6E">
      <w:pPr>
        <w:spacing w:line="360" w:lineRule="auto"/>
        <w:jc w:val="both"/>
        <w:rPr>
          <w:rFonts w:cs="Times New Roman"/>
          <w:lang w:val="es-PE"/>
        </w:rPr>
      </w:pPr>
    </w:p>
    <w:p w14:paraId="35BF8404" w14:textId="77777777" w:rsidR="00161D0F" w:rsidRPr="0039004D" w:rsidRDefault="00161D0F" w:rsidP="00262D6E">
      <w:pPr>
        <w:spacing w:line="360" w:lineRule="auto"/>
        <w:jc w:val="both"/>
        <w:rPr>
          <w:rFonts w:cs="Times New Roman"/>
          <w:lang w:val="es-PE"/>
        </w:rPr>
      </w:pPr>
    </w:p>
    <w:p w14:paraId="0F386400" w14:textId="77777777" w:rsidR="00161D0F" w:rsidRPr="0039004D" w:rsidRDefault="00161D0F" w:rsidP="00262D6E">
      <w:pPr>
        <w:spacing w:line="360" w:lineRule="auto"/>
        <w:jc w:val="both"/>
        <w:rPr>
          <w:rFonts w:cs="Times New Roman"/>
          <w:lang w:val="es-PE"/>
        </w:rPr>
      </w:pPr>
    </w:p>
    <w:p w14:paraId="0160FF9D" w14:textId="77777777" w:rsidR="00161D0F" w:rsidRPr="0039004D" w:rsidRDefault="00161D0F" w:rsidP="00262D6E">
      <w:pPr>
        <w:spacing w:line="360" w:lineRule="auto"/>
        <w:jc w:val="both"/>
        <w:rPr>
          <w:rFonts w:cs="Times New Roman"/>
          <w:lang w:val="es-PE"/>
        </w:rPr>
      </w:pPr>
    </w:p>
    <w:p w14:paraId="013AD293" w14:textId="77777777" w:rsidR="00161D0F" w:rsidRPr="0039004D" w:rsidRDefault="00161D0F" w:rsidP="00262D6E">
      <w:pPr>
        <w:spacing w:line="360" w:lineRule="auto"/>
        <w:jc w:val="both"/>
        <w:rPr>
          <w:rFonts w:cs="Times New Roman"/>
          <w:lang w:val="es-PE"/>
        </w:rPr>
      </w:pPr>
    </w:p>
    <w:p w14:paraId="48AD0F25" w14:textId="77777777" w:rsidR="00161D0F" w:rsidRPr="0039004D" w:rsidRDefault="00161D0F" w:rsidP="00262D6E">
      <w:pPr>
        <w:spacing w:line="360" w:lineRule="auto"/>
        <w:jc w:val="both"/>
        <w:rPr>
          <w:rFonts w:cs="Times New Roman"/>
          <w:lang w:val="es-PE"/>
        </w:rPr>
      </w:pPr>
    </w:p>
    <w:p w14:paraId="322AD731" w14:textId="77777777" w:rsidR="00161D0F" w:rsidRPr="0039004D" w:rsidRDefault="00161D0F" w:rsidP="00262D6E">
      <w:pPr>
        <w:spacing w:line="360" w:lineRule="auto"/>
        <w:jc w:val="both"/>
        <w:rPr>
          <w:rFonts w:cs="Times New Roman"/>
          <w:lang w:val="es-PE"/>
        </w:rPr>
      </w:pPr>
    </w:p>
    <w:p w14:paraId="308E4EBD" w14:textId="77777777" w:rsidR="00A12DD0" w:rsidRPr="0039004D" w:rsidRDefault="00A12DD0" w:rsidP="00262D6E">
      <w:pPr>
        <w:pStyle w:val="Ttulo1"/>
        <w:spacing w:line="360" w:lineRule="auto"/>
        <w:rPr>
          <w:rFonts w:cs="Times New Roman"/>
          <w:szCs w:val="24"/>
        </w:rPr>
      </w:pPr>
      <w:bookmarkStart w:id="44" w:name="_Toc508100452"/>
      <w:r w:rsidRPr="0039004D">
        <w:rPr>
          <w:rFonts w:cs="Times New Roman"/>
          <w:szCs w:val="24"/>
        </w:rPr>
        <w:lastRenderedPageBreak/>
        <w:t>Anexos</w:t>
      </w:r>
      <w:bookmarkEnd w:id="44"/>
    </w:p>
    <w:p w14:paraId="5E6F7DA1" w14:textId="77777777" w:rsidR="00161D0F" w:rsidRPr="0039004D" w:rsidRDefault="00161D0F" w:rsidP="00262D6E">
      <w:pPr>
        <w:spacing w:line="360" w:lineRule="auto"/>
        <w:jc w:val="both"/>
        <w:rPr>
          <w:rFonts w:cs="Times New Roman"/>
          <w:lang w:val="es-ES"/>
        </w:rPr>
      </w:pPr>
    </w:p>
    <w:p w14:paraId="76336293" w14:textId="77777777" w:rsidR="00161D0F" w:rsidRPr="0039004D" w:rsidRDefault="00161D0F" w:rsidP="00BE0437">
      <w:pPr>
        <w:pStyle w:val="Ttulo2"/>
        <w:spacing w:line="360" w:lineRule="auto"/>
        <w:rPr>
          <w:rFonts w:cs="Times New Roman"/>
          <w:b w:val="0"/>
        </w:rPr>
      </w:pPr>
      <w:bookmarkStart w:id="45" w:name="_Toc508100453"/>
      <w:r w:rsidRPr="0039004D">
        <w:rPr>
          <w:rFonts w:cs="Times New Roman"/>
          <w:szCs w:val="24"/>
        </w:rPr>
        <w:t>Anexo 1</w:t>
      </w:r>
      <w:bookmarkEnd w:id="45"/>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2C59A07B" w14:textId="77777777" w:rsidR="00161D0F" w:rsidRPr="0039004D" w:rsidRDefault="00161D0F" w:rsidP="00262D6E">
      <w:pPr>
        <w:pBdr>
          <w:bottom w:val="single" w:sz="12" w:space="1" w:color="auto"/>
        </w:pBdr>
        <w:spacing w:line="360" w:lineRule="auto"/>
        <w:jc w:val="both"/>
        <w:rPr>
          <w:rFonts w:cs="Times New Roman"/>
          <w:b/>
          <w:bCs/>
        </w:rPr>
      </w:pPr>
    </w:p>
    <w:p w14:paraId="056E6AED"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808AA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F76C89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0AF9FCC9" w14:textId="77777777" w:rsidR="00161D0F" w:rsidRPr="0039004D" w:rsidRDefault="00161D0F" w:rsidP="00262D6E">
      <w:pPr>
        <w:spacing w:line="360" w:lineRule="auto"/>
        <w:jc w:val="both"/>
        <w:rPr>
          <w:rFonts w:cs="Times New Roman"/>
          <w:b/>
          <w:bCs/>
        </w:rPr>
      </w:pPr>
    </w:p>
    <w:p w14:paraId="336359DA"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057AC7D5"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250DC5E"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322DF8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6BE56480" w14:textId="77777777" w:rsidR="00161D0F" w:rsidRPr="0039004D" w:rsidRDefault="00161D0F" w:rsidP="00262D6E">
      <w:pPr>
        <w:spacing w:line="360" w:lineRule="auto"/>
        <w:jc w:val="both"/>
        <w:rPr>
          <w:rFonts w:cs="Times New Roman"/>
        </w:rPr>
      </w:pPr>
    </w:p>
    <w:p w14:paraId="5A4D806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A430026"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276995C3" w14:textId="77777777" w:rsidR="00161D0F" w:rsidRPr="0039004D" w:rsidRDefault="00161D0F" w:rsidP="00262D6E">
      <w:pPr>
        <w:spacing w:line="360" w:lineRule="auto"/>
        <w:jc w:val="both"/>
        <w:rPr>
          <w:rFonts w:cs="Times New Roman"/>
          <w:b/>
          <w:bCs/>
        </w:rPr>
      </w:pPr>
    </w:p>
    <w:p w14:paraId="18A31928"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4408D9AA"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2932933" w14:textId="77777777" w:rsidR="00161D0F" w:rsidRPr="0039004D" w:rsidRDefault="00161D0F" w:rsidP="00262D6E">
      <w:pPr>
        <w:spacing w:line="360" w:lineRule="auto"/>
        <w:ind w:left="15" w:firstLine="15"/>
        <w:jc w:val="both"/>
        <w:rPr>
          <w:rFonts w:cs="Times New Roman"/>
        </w:rPr>
      </w:pPr>
    </w:p>
    <w:p w14:paraId="02A04639"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59B2B120"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7421037" w14:textId="77777777" w:rsidR="007B7445" w:rsidRPr="0039004D" w:rsidRDefault="007B7445" w:rsidP="00262D6E">
      <w:pPr>
        <w:spacing w:line="360" w:lineRule="auto"/>
        <w:ind w:left="15"/>
        <w:jc w:val="both"/>
        <w:rPr>
          <w:rFonts w:cs="Times New Roman"/>
        </w:rPr>
      </w:pPr>
    </w:p>
    <w:p w14:paraId="7C74D48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290B7633"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7C24CEF" w14:textId="77777777" w:rsidR="00161D0F" w:rsidRPr="0039004D" w:rsidRDefault="00161D0F" w:rsidP="00262D6E">
      <w:pPr>
        <w:spacing w:line="360" w:lineRule="auto"/>
        <w:jc w:val="both"/>
        <w:rPr>
          <w:rFonts w:cs="Times New Roman"/>
        </w:rPr>
      </w:pPr>
    </w:p>
    <w:p w14:paraId="340E2E7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F194334"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2733EFAB" w14:textId="77777777" w:rsidR="00161D0F" w:rsidRPr="0039004D" w:rsidRDefault="00161D0F" w:rsidP="00262D6E">
      <w:pPr>
        <w:spacing w:line="360" w:lineRule="auto"/>
        <w:ind w:left="15"/>
        <w:jc w:val="both"/>
        <w:rPr>
          <w:rFonts w:cs="Times New Roman"/>
          <w:b/>
          <w:bCs/>
        </w:rPr>
      </w:pPr>
    </w:p>
    <w:p w14:paraId="0E7E3B6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BBAA94E"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62FDCD9B"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3DC59CF5" w14:textId="77777777" w:rsidR="00161D0F" w:rsidRPr="0039004D" w:rsidRDefault="00161D0F" w:rsidP="00262D6E">
      <w:pPr>
        <w:spacing w:line="360" w:lineRule="auto"/>
        <w:ind w:left="15"/>
        <w:jc w:val="both"/>
        <w:rPr>
          <w:rFonts w:cs="Times New Roman"/>
          <w:bCs/>
        </w:rPr>
      </w:pPr>
    </w:p>
    <w:p w14:paraId="61234130"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088B4A4"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786C820" w14:textId="77777777" w:rsidR="00161D0F" w:rsidRPr="0039004D" w:rsidRDefault="00161D0F" w:rsidP="00262D6E">
      <w:pPr>
        <w:spacing w:line="360" w:lineRule="auto"/>
        <w:ind w:left="15"/>
        <w:jc w:val="both"/>
        <w:rPr>
          <w:rFonts w:cs="Times New Roman"/>
        </w:rPr>
      </w:pPr>
    </w:p>
    <w:p w14:paraId="48B8579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304AE71"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5A5118C" w14:textId="77777777" w:rsidR="00161D0F" w:rsidRPr="0039004D" w:rsidRDefault="00161D0F" w:rsidP="00262D6E">
      <w:pPr>
        <w:spacing w:line="360" w:lineRule="auto"/>
        <w:ind w:left="15"/>
        <w:jc w:val="both"/>
        <w:rPr>
          <w:rFonts w:cs="Times New Roman"/>
          <w:b/>
        </w:rPr>
      </w:pPr>
    </w:p>
    <w:p w14:paraId="689F024C"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A06E0CA" wp14:editId="34EA6E97">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D560732"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372800AA"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4AE588C" w14:textId="77777777" w:rsidR="00161D0F" w:rsidRPr="0039004D" w:rsidRDefault="00161D0F" w:rsidP="00262D6E">
      <w:pPr>
        <w:spacing w:line="360" w:lineRule="auto"/>
        <w:ind w:left="15"/>
        <w:jc w:val="both"/>
        <w:rPr>
          <w:rFonts w:cs="Times New Roman"/>
          <w:bCs/>
        </w:rPr>
      </w:pPr>
    </w:p>
    <w:p w14:paraId="7F879DB7"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20A15C17" wp14:editId="6956B1E6">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2A11320"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3DF3B2B3" wp14:editId="491B5751">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1D27BC"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10BA71CA"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AC130B" w14:textId="77777777" w:rsidR="00161D0F" w:rsidRPr="0039004D" w:rsidRDefault="00161D0F" w:rsidP="00262D6E">
      <w:pPr>
        <w:spacing w:line="360" w:lineRule="auto"/>
        <w:ind w:left="15"/>
        <w:jc w:val="both"/>
        <w:rPr>
          <w:rFonts w:cs="Times New Roman"/>
          <w:bCs/>
        </w:rPr>
      </w:pPr>
    </w:p>
    <w:p w14:paraId="736383D4" w14:textId="77777777" w:rsidR="00161D0F" w:rsidRPr="0039004D" w:rsidRDefault="00161D0F" w:rsidP="00262D6E">
      <w:pPr>
        <w:spacing w:line="360" w:lineRule="auto"/>
        <w:ind w:left="15"/>
        <w:jc w:val="both"/>
        <w:rPr>
          <w:rFonts w:cs="Times New Roman"/>
          <w:bCs/>
        </w:rPr>
      </w:pPr>
    </w:p>
    <w:p w14:paraId="4BC55F5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6DE85CA8"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38F1938C" wp14:editId="26B62286">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39B0F00"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06378C2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75B1A" w14:textId="77777777" w:rsidR="00161D0F" w:rsidRPr="0039004D" w:rsidRDefault="00161D0F" w:rsidP="00262D6E">
      <w:pPr>
        <w:spacing w:line="360" w:lineRule="auto"/>
        <w:ind w:left="15"/>
        <w:jc w:val="both"/>
        <w:rPr>
          <w:rFonts w:cs="Times New Roman"/>
          <w:bCs/>
        </w:rPr>
      </w:pPr>
    </w:p>
    <w:p w14:paraId="613EC61E" w14:textId="77777777" w:rsidR="00161D0F" w:rsidRPr="0039004D" w:rsidRDefault="00161D0F" w:rsidP="00262D6E">
      <w:pPr>
        <w:spacing w:line="360" w:lineRule="auto"/>
        <w:ind w:left="15"/>
        <w:jc w:val="both"/>
        <w:rPr>
          <w:rFonts w:cs="Times New Roman"/>
          <w:bCs/>
        </w:rPr>
      </w:pPr>
    </w:p>
    <w:p w14:paraId="4043464A"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34573F27" wp14:editId="121E982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983B566"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ABFF9F8" wp14:editId="71E564D9">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048E5D"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6FEC531B"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83D24EC" w14:textId="77777777" w:rsidR="00161D0F" w:rsidRPr="0039004D" w:rsidRDefault="00161D0F" w:rsidP="00262D6E">
      <w:pPr>
        <w:spacing w:line="360" w:lineRule="auto"/>
        <w:jc w:val="both"/>
        <w:rPr>
          <w:rFonts w:cs="Times New Roman"/>
        </w:rPr>
      </w:pPr>
    </w:p>
    <w:p w14:paraId="3CBE6427" w14:textId="77777777" w:rsidR="00161D0F" w:rsidRPr="0039004D" w:rsidRDefault="00161D0F" w:rsidP="00262D6E">
      <w:pPr>
        <w:spacing w:line="360" w:lineRule="auto"/>
        <w:jc w:val="both"/>
        <w:rPr>
          <w:rFonts w:cs="Times New Roman"/>
          <w:lang w:val="es-ES"/>
        </w:rPr>
      </w:pPr>
    </w:p>
    <w:p w14:paraId="6F14EDA7" w14:textId="77777777" w:rsidR="00402BAD" w:rsidRPr="0039004D" w:rsidRDefault="00402BAD" w:rsidP="00262D6E">
      <w:pPr>
        <w:spacing w:line="360" w:lineRule="auto"/>
        <w:jc w:val="both"/>
        <w:rPr>
          <w:rFonts w:cs="Times New Roman"/>
          <w:lang w:val="es-ES"/>
        </w:rPr>
      </w:pPr>
    </w:p>
    <w:p w14:paraId="10EE166F" w14:textId="77777777" w:rsidR="00161D0F" w:rsidRPr="0039004D" w:rsidRDefault="00161D0F" w:rsidP="00262D6E">
      <w:pPr>
        <w:spacing w:line="360" w:lineRule="auto"/>
        <w:jc w:val="both"/>
        <w:rPr>
          <w:rFonts w:cs="Times New Roman"/>
          <w:b/>
          <w:u w:val="single"/>
          <w:lang w:val="es-ES"/>
        </w:rPr>
      </w:pPr>
    </w:p>
    <w:p w14:paraId="18DF500E" w14:textId="77777777" w:rsidR="007B7445" w:rsidRPr="0039004D" w:rsidRDefault="007B7445" w:rsidP="00262D6E">
      <w:pPr>
        <w:spacing w:line="360" w:lineRule="auto"/>
        <w:jc w:val="both"/>
        <w:rPr>
          <w:rFonts w:cs="Times New Roman"/>
          <w:b/>
          <w:u w:val="single"/>
          <w:lang w:val="es-ES"/>
        </w:rPr>
      </w:pPr>
    </w:p>
    <w:p w14:paraId="4A0EF79C" w14:textId="77777777" w:rsidR="007B7445" w:rsidRPr="0039004D" w:rsidRDefault="007B7445" w:rsidP="00262D6E">
      <w:pPr>
        <w:spacing w:line="360" w:lineRule="auto"/>
        <w:jc w:val="both"/>
        <w:rPr>
          <w:rFonts w:cs="Times New Roman"/>
          <w:b/>
          <w:u w:val="single"/>
          <w:lang w:val="es-ES"/>
        </w:rPr>
      </w:pPr>
    </w:p>
    <w:p w14:paraId="3B3E034C" w14:textId="77777777" w:rsidR="007B7445" w:rsidRPr="0039004D" w:rsidRDefault="007B7445" w:rsidP="00262D6E">
      <w:pPr>
        <w:spacing w:line="360" w:lineRule="auto"/>
        <w:jc w:val="both"/>
        <w:rPr>
          <w:rFonts w:cs="Times New Roman"/>
          <w:b/>
          <w:u w:val="single"/>
          <w:lang w:val="es-ES"/>
        </w:rPr>
      </w:pPr>
    </w:p>
    <w:p w14:paraId="55115C77" w14:textId="77777777" w:rsidR="007B7445" w:rsidRPr="0039004D" w:rsidRDefault="007B7445" w:rsidP="00262D6E">
      <w:pPr>
        <w:spacing w:line="360" w:lineRule="auto"/>
        <w:jc w:val="both"/>
        <w:rPr>
          <w:rFonts w:cs="Times New Roman"/>
          <w:b/>
          <w:u w:val="single"/>
          <w:lang w:val="es-ES"/>
        </w:rPr>
      </w:pPr>
    </w:p>
    <w:p w14:paraId="1615239D" w14:textId="77777777" w:rsidR="007B7445" w:rsidRPr="0039004D" w:rsidRDefault="007B7445" w:rsidP="00262D6E">
      <w:pPr>
        <w:spacing w:line="360" w:lineRule="auto"/>
        <w:jc w:val="both"/>
        <w:rPr>
          <w:rFonts w:cs="Times New Roman"/>
          <w:b/>
          <w:u w:val="single"/>
          <w:lang w:val="es-ES"/>
        </w:rPr>
      </w:pPr>
    </w:p>
    <w:p w14:paraId="44040478" w14:textId="77777777" w:rsidR="00000DBF" w:rsidRPr="0039004D" w:rsidRDefault="00000DBF" w:rsidP="00262D6E">
      <w:pPr>
        <w:spacing w:line="360" w:lineRule="auto"/>
        <w:jc w:val="both"/>
        <w:rPr>
          <w:rFonts w:cs="Times New Roman"/>
          <w:b/>
          <w:u w:val="single"/>
          <w:lang w:val="es-ES"/>
        </w:rPr>
      </w:pPr>
    </w:p>
    <w:p w14:paraId="692C3F8A" w14:textId="77777777" w:rsidR="00000DBF" w:rsidRPr="0039004D" w:rsidRDefault="00000DBF" w:rsidP="00262D6E">
      <w:pPr>
        <w:spacing w:line="360" w:lineRule="auto"/>
        <w:jc w:val="both"/>
        <w:rPr>
          <w:rFonts w:cs="Times New Roman"/>
          <w:b/>
          <w:u w:val="single"/>
          <w:lang w:val="es-ES"/>
        </w:rPr>
      </w:pPr>
    </w:p>
    <w:p w14:paraId="618E8A11" w14:textId="77777777" w:rsidR="00161D0F" w:rsidRPr="0039004D" w:rsidRDefault="00161D0F" w:rsidP="00262D6E">
      <w:pPr>
        <w:pStyle w:val="Ttulo2"/>
        <w:spacing w:line="360" w:lineRule="auto"/>
        <w:rPr>
          <w:rFonts w:cs="Times New Roman"/>
          <w:szCs w:val="24"/>
          <w:lang w:val="es-ES"/>
        </w:rPr>
      </w:pPr>
      <w:bookmarkStart w:id="46" w:name="_Toc508100454"/>
      <w:r w:rsidRPr="0039004D">
        <w:rPr>
          <w:rFonts w:cs="Times New Roman"/>
          <w:szCs w:val="24"/>
          <w:lang w:val="es-ES"/>
        </w:rPr>
        <w:lastRenderedPageBreak/>
        <w:t>Anexo 2: Guía Semi-Estructurada de Entrevista a Profundidad para usuarios finales Nº1</w:t>
      </w:r>
      <w:bookmarkEnd w:id="46"/>
    </w:p>
    <w:p w14:paraId="34538E76" w14:textId="77777777" w:rsidR="00161D0F" w:rsidRPr="0039004D" w:rsidRDefault="00161D0F" w:rsidP="00262D6E">
      <w:pPr>
        <w:spacing w:line="360" w:lineRule="auto"/>
        <w:jc w:val="both"/>
        <w:rPr>
          <w:rFonts w:cs="Times New Roman"/>
          <w:b/>
          <w:lang w:val="es-ES"/>
        </w:rPr>
      </w:pPr>
    </w:p>
    <w:p w14:paraId="048D080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178DE9D" w14:textId="77777777" w:rsidR="00161D0F" w:rsidRPr="0039004D" w:rsidRDefault="00161D0F" w:rsidP="00262D6E">
      <w:pPr>
        <w:spacing w:line="360" w:lineRule="auto"/>
        <w:jc w:val="both"/>
        <w:rPr>
          <w:rFonts w:cs="Times New Roman"/>
        </w:rPr>
      </w:pPr>
    </w:p>
    <w:p w14:paraId="0500F51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0C84FB3" w14:textId="77777777" w:rsidR="00161D0F" w:rsidRPr="0039004D" w:rsidRDefault="00161D0F" w:rsidP="00262D6E">
      <w:pPr>
        <w:spacing w:line="360" w:lineRule="auto"/>
        <w:jc w:val="both"/>
        <w:rPr>
          <w:rFonts w:eastAsia="Times New Roman" w:cs="Times New Roman"/>
        </w:rPr>
      </w:pPr>
    </w:p>
    <w:p w14:paraId="6FA64AA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98B1D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4907A93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5F2C16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CF3396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9EE173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FD309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253DA64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4921168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56B563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1D6ABB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3387108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5F9204F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FD4CC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1B3258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70B35AD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2BB20B0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685D1814" w14:textId="77777777" w:rsidR="00161D0F" w:rsidRPr="0039004D" w:rsidRDefault="00161D0F" w:rsidP="00262D6E">
      <w:pPr>
        <w:spacing w:line="360" w:lineRule="auto"/>
        <w:jc w:val="both"/>
        <w:rPr>
          <w:rFonts w:eastAsia="Times New Roman" w:cs="Times New Roman"/>
        </w:rPr>
      </w:pPr>
    </w:p>
    <w:p w14:paraId="567194A0"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E5FA4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1632DAF0"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3805E2A9"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54D52D15" w14:textId="77777777" w:rsidR="00161D0F" w:rsidRPr="0039004D" w:rsidRDefault="00161D0F" w:rsidP="00262D6E">
      <w:pPr>
        <w:spacing w:line="360" w:lineRule="auto"/>
        <w:jc w:val="both"/>
        <w:rPr>
          <w:rFonts w:eastAsia="Times New Roman" w:cs="Times New Roman"/>
        </w:rPr>
      </w:pPr>
    </w:p>
    <w:p w14:paraId="112F679B" w14:textId="77777777" w:rsidR="00161D0F" w:rsidRPr="0039004D" w:rsidRDefault="00161D0F" w:rsidP="00262D6E">
      <w:pPr>
        <w:spacing w:line="360" w:lineRule="auto"/>
        <w:jc w:val="both"/>
        <w:rPr>
          <w:rFonts w:eastAsia="Times New Roman" w:cs="Times New Roman"/>
        </w:rPr>
      </w:pPr>
    </w:p>
    <w:p w14:paraId="62A66B24" w14:textId="77777777" w:rsidR="00161D0F" w:rsidRPr="0039004D" w:rsidRDefault="00161D0F" w:rsidP="00262D6E">
      <w:pPr>
        <w:spacing w:line="360" w:lineRule="auto"/>
        <w:jc w:val="both"/>
        <w:rPr>
          <w:rFonts w:eastAsia="Times New Roman" w:cs="Times New Roman"/>
        </w:rPr>
      </w:pPr>
    </w:p>
    <w:p w14:paraId="25692902" w14:textId="77777777" w:rsidR="00161D0F" w:rsidRPr="0039004D" w:rsidRDefault="00161D0F" w:rsidP="00262D6E">
      <w:pPr>
        <w:spacing w:line="360" w:lineRule="auto"/>
        <w:jc w:val="both"/>
        <w:rPr>
          <w:rFonts w:eastAsia="Times New Roman" w:cs="Times New Roman"/>
        </w:rPr>
      </w:pPr>
    </w:p>
    <w:p w14:paraId="4E56FEE7" w14:textId="77777777" w:rsidR="00161D0F" w:rsidRPr="0039004D" w:rsidRDefault="00161D0F" w:rsidP="00262D6E">
      <w:pPr>
        <w:spacing w:line="360" w:lineRule="auto"/>
        <w:jc w:val="both"/>
        <w:rPr>
          <w:rFonts w:eastAsia="Times New Roman" w:cs="Times New Roman"/>
        </w:rPr>
      </w:pPr>
    </w:p>
    <w:p w14:paraId="7A7DC133" w14:textId="77777777" w:rsidR="00161D0F" w:rsidRPr="0039004D" w:rsidRDefault="00161D0F" w:rsidP="00262D6E">
      <w:pPr>
        <w:spacing w:line="360" w:lineRule="auto"/>
        <w:jc w:val="both"/>
        <w:rPr>
          <w:rFonts w:eastAsia="Times New Roman" w:cs="Times New Roman"/>
        </w:rPr>
      </w:pPr>
    </w:p>
    <w:p w14:paraId="4569C733" w14:textId="77777777" w:rsidR="00161D0F" w:rsidRPr="0039004D" w:rsidRDefault="00161D0F" w:rsidP="00262D6E">
      <w:pPr>
        <w:spacing w:line="360" w:lineRule="auto"/>
        <w:jc w:val="both"/>
        <w:rPr>
          <w:rFonts w:eastAsia="Times New Roman" w:cs="Times New Roman"/>
        </w:rPr>
      </w:pPr>
    </w:p>
    <w:p w14:paraId="060BCB2B" w14:textId="77777777" w:rsidR="00161D0F" w:rsidRPr="0039004D" w:rsidRDefault="00161D0F" w:rsidP="00262D6E">
      <w:pPr>
        <w:spacing w:line="360" w:lineRule="auto"/>
        <w:jc w:val="both"/>
        <w:rPr>
          <w:rFonts w:eastAsia="Times New Roman" w:cs="Times New Roman"/>
        </w:rPr>
      </w:pPr>
    </w:p>
    <w:p w14:paraId="0D7DE9B8" w14:textId="77777777" w:rsidR="00161D0F" w:rsidRPr="0039004D" w:rsidRDefault="00161D0F" w:rsidP="00262D6E">
      <w:pPr>
        <w:spacing w:line="360" w:lineRule="auto"/>
        <w:jc w:val="both"/>
        <w:rPr>
          <w:rFonts w:eastAsia="Times New Roman" w:cs="Times New Roman"/>
        </w:rPr>
      </w:pPr>
    </w:p>
    <w:p w14:paraId="327BFB0E" w14:textId="77777777" w:rsidR="00161D0F" w:rsidRPr="0039004D" w:rsidRDefault="00041C8E" w:rsidP="00262D6E">
      <w:pPr>
        <w:pStyle w:val="Ttulo2"/>
        <w:spacing w:line="360" w:lineRule="auto"/>
        <w:rPr>
          <w:rFonts w:cs="Times New Roman"/>
          <w:szCs w:val="24"/>
          <w:lang w:val="es-ES"/>
        </w:rPr>
      </w:pPr>
      <w:bookmarkStart w:id="47"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7"/>
      <w:r w:rsidR="00161D0F" w:rsidRPr="0039004D">
        <w:rPr>
          <w:rFonts w:cs="Times New Roman"/>
          <w:szCs w:val="24"/>
          <w:lang w:val="es-ES"/>
        </w:rPr>
        <w:t xml:space="preserve"> </w:t>
      </w:r>
    </w:p>
    <w:p w14:paraId="595B1F4D" w14:textId="77777777" w:rsidR="00161D0F" w:rsidRPr="0039004D" w:rsidRDefault="00161D0F" w:rsidP="00262D6E">
      <w:pPr>
        <w:spacing w:line="360" w:lineRule="auto"/>
        <w:jc w:val="both"/>
        <w:rPr>
          <w:rFonts w:cs="Times New Roman"/>
          <w:lang w:val="es-ES"/>
        </w:rPr>
      </w:pPr>
    </w:p>
    <w:p w14:paraId="17CCB74C"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3A0AEC9" w14:textId="77777777" w:rsidR="00161D0F" w:rsidRPr="0039004D" w:rsidRDefault="00161D0F" w:rsidP="00262D6E">
      <w:pPr>
        <w:spacing w:line="360" w:lineRule="auto"/>
        <w:jc w:val="both"/>
        <w:rPr>
          <w:rFonts w:cs="Times New Roman"/>
        </w:rPr>
      </w:pPr>
    </w:p>
    <w:p w14:paraId="665E162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283EA45" w14:textId="77777777" w:rsidR="00161D0F" w:rsidRPr="0039004D" w:rsidRDefault="00161D0F" w:rsidP="00262D6E">
      <w:pPr>
        <w:spacing w:line="360" w:lineRule="auto"/>
        <w:jc w:val="both"/>
        <w:rPr>
          <w:rFonts w:cs="Times New Roman"/>
          <w:lang w:val="es-ES"/>
        </w:rPr>
      </w:pPr>
    </w:p>
    <w:p w14:paraId="59BF43B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1994A2F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63D748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2EACA78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30A4A8C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7EB00D4"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4D8BA380"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010C413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E2E9B0B"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6CFEDA73"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080F50D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4E9CDA5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2700E38" w14:textId="77777777" w:rsidR="00161D0F" w:rsidRPr="0039004D" w:rsidRDefault="00161D0F" w:rsidP="00262D6E">
      <w:pPr>
        <w:spacing w:line="360" w:lineRule="auto"/>
        <w:jc w:val="both"/>
        <w:rPr>
          <w:rFonts w:cs="Times New Roman"/>
          <w:lang w:val="es-ES"/>
        </w:rPr>
      </w:pPr>
    </w:p>
    <w:p w14:paraId="4FDE6E68"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233E738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DE3FE61" w14:textId="77777777" w:rsidR="00161D0F" w:rsidRPr="0039004D" w:rsidRDefault="00161D0F" w:rsidP="00262D6E">
      <w:pPr>
        <w:spacing w:line="360" w:lineRule="auto"/>
        <w:jc w:val="both"/>
        <w:rPr>
          <w:rFonts w:eastAsia="Times New Roman" w:cs="Times New Roman"/>
        </w:rPr>
      </w:pPr>
    </w:p>
    <w:p w14:paraId="1EA2A96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6148B56B" w14:textId="77777777" w:rsidR="00161D0F" w:rsidRPr="0039004D" w:rsidRDefault="00161D0F" w:rsidP="00262D6E">
      <w:pPr>
        <w:spacing w:line="360" w:lineRule="auto"/>
        <w:jc w:val="both"/>
        <w:rPr>
          <w:rFonts w:cs="Times New Roman"/>
          <w:lang w:val="es-ES"/>
        </w:rPr>
      </w:pPr>
    </w:p>
    <w:p w14:paraId="3D64B924" w14:textId="77777777" w:rsidR="007B7445" w:rsidRPr="0039004D" w:rsidRDefault="007B7445" w:rsidP="00262D6E">
      <w:pPr>
        <w:spacing w:line="360" w:lineRule="auto"/>
        <w:jc w:val="both"/>
        <w:rPr>
          <w:rFonts w:cs="Times New Roman"/>
          <w:b/>
          <w:lang w:val="es-ES"/>
        </w:rPr>
      </w:pPr>
    </w:p>
    <w:p w14:paraId="5C1F69CD" w14:textId="77777777" w:rsidR="007B7445" w:rsidRPr="0039004D" w:rsidRDefault="007B7445" w:rsidP="00262D6E">
      <w:pPr>
        <w:spacing w:line="360" w:lineRule="auto"/>
        <w:jc w:val="both"/>
        <w:rPr>
          <w:rFonts w:cs="Times New Roman"/>
          <w:b/>
          <w:lang w:val="es-ES"/>
        </w:rPr>
      </w:pPr>
    </w:p>
    <w:p w14:paraId="3C2AC181" w14:textId="77777777" w:rsidR="007B7445" w:rsidRPr="0039004D" w:rsidRDefault="007B7445" w:rsidP="00262D6E">
      <w:pPr>
        <w:spacing w:line="360" w:lineRule="auto"/>
        <w:jc w:val="both"/>
        <w:rPr>
          <w:rFonts w:cs="Times New Roman"/>
          <w:b/>
          <w:lang w:val="es-ES"/>
        </w:rPr>
      </w:pPr>
    </w:p>
    <w:p w14:paraId="4F4E3825" w14:textId="77777777" w:rsidR="007B7445" w:rsidRPr="0039004D" w:rsidRDefault="007B7445" w:rsidP="00262D6E">
      <w:pPr>
        <w:spacing w:line="360" w:lineRule="auto"/>
        <w:jc w:val="both"/>
        <w:rPr>
          <w:rFonts w:cs="Times New Roman"/>
          <w:b/>
          <w:lang w:val="es-ES"/>
        </w:rPr>
      </w:pPr>
    </w:p>
    <w:p w14:paraId="06CCCBD2" w14:textId="77777777" w:rsidR="007B7445" w:rsidRPr="0039004D" w:rsidRDefault="007B7445" w:rsidP="00262D6E">
      <w:pPr>
        <w:spacing w:line="360" w:lineRule="auto"/>
        <w:jc w:val="both"/>
        <w:rPr>
          <w:rFonts w:cs="Times New Roman"/>
          <w:b/>
          <w:lang w:val="es-ES"/>
        </w:rPr>
      </w:pPr>
    </w:p>
    <w:p w14:paraId="79B3EBBC" w14:textId="77777777" w:rsidR="007B7445" w:rsidRPr="0039004D" w:rsidRDefault="007B7445" w:rsidP="00262D6E">
      <w:pPr>
        <w:spacing w:line="360" w:lineRule="auto"/>
        <w:jc w:val="both"/>
        <w:rPr>
          <w:rFonts w:cs="Times New Roman"/>
          <w:b/>
          <w:lang w:val="es-ES"/>
        </w:rPr>
      </w:pPr>
    </w:p>
    <w:p w14:paraId="06679133" w14:textId="77777777" w:rsidR="007B7445" w:rsidRPr="0039004D" w:rsidRDefault="007B7445" w:rsidP="00262D6E">
      <w:pPr>
        <w:spacing w:line="360" w:lineRule="auto"/>
        <w:jc w:val="both"/>
        <w:rPr>
          <w:rFonts w:cs="Times New Roman"/>
          <w:b/>
          <w:lang w:val="es-ES"/>
        </w:rPr>
      </w:pPr>
    </w:p>
    <w:p w14:paraId="4E39F56B" w14:textId="77777777" w:rsidR="007B7445" w:rsidRPr="0039004D" w:rsidRDefault="007B7445" w:rsidP="00262D6E">
      <w:pPr>
        <w:spacing w:line="360" w:lineRule="auto"/>
        <w:jc w:val="both"/>
        <w:rPr>
          <w:rFonts w:cs="Times New Roman"/>
          <w:b/>
          <w:lang w:val="es-ES"/>
        </w:rPr>
      </w:pPr>
    </w:p>
    <w:p w14:paraId="2088E3F0" w14:textId="77777777" w:rsidR="007B7445" w:rsidRPr="0039004D" w:rsidRDefault="007B7445" w:rsidP="00262D6E">
      <w:pPr>
        <w:spacing w:line="360" w:lineRule="auto"/>
        <w:jc w:val="both"/>
        <w:rPr>
          <w:rFonts w:cs="Times New Roman"/>
          <w:b/>
          <w:lang w:val="es-ES"/>
        </w:rPr>
      </w:pPr>
    </w:p>
    <w:p w14:paraId="3E9D2E67" w14:textId="77777777" w:rsidR="007B7445" w:rsidRPr="0039004D" w:rsidRDefault="007B7445" w:rsidP="00262D6E">
      <w:pPr>
        <w:spacing w:line="360" w:lineRule="auto"/>
        <w:jc w:val="both"/>
        <w:rPr>
          <w:rFonts w:cs="Times New Roman"/>
          <w:b/>
          <w:lang w:val="es-ES"/>
        </w:rPr>
      </w:pPr>
    </w:p>
    <w:p w14:paraId="2F09F272" w14:textId="77777777" w:rsidR="007B7445" w:rsidRPr="0039004D" w:rsidRDefault="007B7445" w:rsidP="00262D6E">
      <w:pPr>
        <w:spacing w:line="360" w:lineRule="auto"/>
        <w:jc w:val="both"/>
        <w:rPr>
          <w:rFonts w:cs="Times New Roman"/>
          <w:b/>
          <w:lang w:val="es-ES"/>
        </w:rPr>
      </w:pPr>
    </w:p>
    <w:p w14:paraId="2BA6CEC4" w14:textId="77777777" w:rsidR="007B7445" w:rsidRPr="0039004D" w:rsidRDefault="007B7445" w:rsidP="00262D6E">
      <w:pPr>
        <w:spacing w:line="360" w:lineRule="auto"/>
        <w:jc w:val="both"/>
        <w:rPr>
          <w:rFonts w:cs="Times New Roman"/>
          <w:b/>
          <w:lang w:val="es-ES"/>
        </w:rPr>
      </w:pPr>
    </w:p>
    <w:p w14:paraId="3956F664" w14:textId="77777777" w:rsidR="007B7445" w:rsidRPr="0039004D" w:rsidRDefault="007B7445" w:rsidP="00262D6E">
      <w:pPr>
        <w:spacing w:line="360" w:lineRule="auto"/>
        <w:jc w:val="both"/>
        <w:rPr>
          <w:rFonts w:cs="Times New Roman"/>
          <w:b/>
          <w:lang w:val="es-ES"/>
        </w:rPr>
      </w:pPr>
    </w:p>
    <w:p w14:paraId="58373537" w14:textId="77777777" w:rsidR="007B7445" w:rsidRPr="0039004D" w:rsidRDefault="007B7445" w:rsidP="00262D6E">
      <w:pPr>
        <w:spacing w:line="360" w:lineRule="auto"/>
        <w:jc w:val="both"/>
        <w:rPr>
          <w:rFonts w:cs="Times New Roman"/>
          <w:b/>
          <w:lang w:val="es-ES"/>
        </w:rPr>
      </w:pPr>
    </w:p>
    <w:p w14:paraId="5901657B" w14:textId="77777777" w:rsidR="007B7445" w:rsidRPr="0039004D" w:rsidRDefault="007B7445" w:rsidP="00262D6E">
      <w:pPr>
        <w:spacing w:line="360" w:lineRule="auto"/>
        <w:jc w:val="both"/>
        <w:rPr>
          <w:rFonts w:cs="Times New Roman"/>
          <w:b/>
          <w:lang w:val="es-ES"/>
        </w:rPr>
      </w:pPr>
    </w:p>
    <w:p w14:paraId="259F0C1B" w14:textId="77777777" w:rsidR="007B7445" w:rsidRPr="0039004D" w:rsidRDefault="007B7445" w:rsidP="00262D6E">
      <w:pPr>
        <w:spacing w:line="360" w:lineRule="auto"/>
        <w:jc w:val="both"/>
        <w:rPr>
          <w:rFonts w:cs="Times New Roman"/>
          <w:b/>
          <w:lang w:val="es-ES"/>
        </w:rPr>
      </w:pPr>
    </w:p>
    <w:p w14:paraId="61A03B47" w14:textId="77777777" w:rsidR="007B7445" w:rsidRPr="0039004D" w:rsidRDefault="007B7445" w:rsidP="00262D6E">
      <w:pPr>
        <w:spacing w:line="360" w:lineRule="auto"/>
        <w:jc w:val="both"/>
        <w:rPr>
          <w:rFonts w:cs="Times New Roman"/>
          <w:b/>
          <w:lang w:val="es-ES"/>
        </w:rPr>
      </w:pPr>
    </w:p>
    <w:p w14:paraId="5B0EF9F8" w14:textId="77777777" w:rsidR="007B7445" w:rsidRPr="0039004D" w:rsidRDefault="007B7445" w:rsidP="00262D6E">
      <w:pPr>
        <w:spacing w:line="360" w:lineRule="auto"/>
        <w:jc w:val="both"/>
        <w:rPr>
          <w:rFonts w:cs="Times New Roman"/>
          <w:b/>
          <w:lang w:val="es-ES"/>
        </w:rPr>
      </w:pPr>
    </w:p>
    <w:p w14:paraId="68987D80" w14:textId="77777777" w:rsidR="00161D0F" w:rsidRPr="0039004D" w:rsidRDefault="00161D0F" w:rsidP="00262D6E">
      <w:pPr>
        <w:pStyle w:val="Ttulo2"/>
        <w:spacing w:line="360" w:lineRule="auto"/>
        <w:rPr>
          <w:rFonts w:cs="Times New Roman"/>
          <w:szCs w:val="24"/>
          <w:lang w:val="es-ES"/>
        </w:rPr>
      </w:pPr>
      <w:bookmarkStart w:id="48"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8"/>
      <w:r w:rsidRPr="0039004D">
        <w:rPr>
          <w:rFonts w:cs="Times New Roman"/>
          <w:szCs w:val="24"/>
          <w:lang w:val="es-ES"/>
        </w:rPr>
        <w:t xml:space="preserve"> </w:t>
      </w:r>
    </w:p>
    <w:p w14:paraId="3D13929C" w14:textId="77777777" w:rsidR="00161D0F" w:rsidRPr="0039004D" w:rsidRDefault="00161D0F" w:rsidP="00262D6E">
      <w:pPr>
        <w:spacing w:line="360" w:lineRule="auto"/>
        <w:jc w:val="both"/>
        <w:rPr>
          <w:rFonts w:cs="Times New Roman"/>
          <w:b/>
          <w:lang w:val="es-ES"/>
        </w:rPr>
      </w:pPr>
    </w:p>
    <w:p w14:paraId="32EC2EDC"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9CE6CA3" w14:textId="77777777" w:rsidR="00161D0F" w:rsidRPr="0039004D" w:rsidRDefault="00161D0F" w:rsidP="00262D6E">
      <w:pPr>
        <w:spacing w:line="360" w:lineRule="auto"/>
        <w:jc w:val="both"/>
        <w:rPr>
          <w:rFonts w:cs="Times New Roman"/>
          <w:lang w:val="es-ES"/>
        </w:rPr>
      </w:pPr>
    </w:p>
    <w:p w14:paraId="6F2A8453"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9747F" w:rsidRPr="0039004D">
        <w:rPr>
          <w:rFonts w:cs="Times New Roman"/>
          <w:lang w:val="es-ES"/>
        </w:rPr>
        <w:fldChar w:fldCharType="begin">
          <w:ffData>
            <w:name w:val="Casilla1"/>
            <w:enabled/>
            <w:calcOnExit w:val="0"/>
            <w:checkBox>
              <w:sizeAuto/>
              <w:default w:val="0"/>
            </w:checkBox>
          </w:ffData>
        </w:fldChar>
      </w:r>
      <w:bookmarkStart w:id="49" w:name="Casilla1"/>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49"/>
      <w:r w:rsidRPr="0039004D">
        <w:rPr>
          <w:rFonts w:cs="Times New Roman"/>
          <w:lang w:val="es-ES"/>
        </w:rPr>
        <w:t xml:space="preserve"> Mujer</w:t>
      </w:r>
      <w:r w:rsidRPr="0039004D">
        <w:rPr>
          <w:rFonts w:cs="Times New Roman"/>
          <w:lang w:val="es-ES"/>
        </w:rPr>
        <w:tab/>
      </w:r>
      <w:r w:rsidR="00E9747F" w:rsidRPr="0039004D">
        <w:rPr>
          <w:rFonts w:cs="Times New Roman"/>
          <w:lang w:val="es-ES"/>
        </w:rPr>
        <w:fldChar w:fldCharType="begin">
          <w:ffData>
            <w:name w:val="Casilla2"/>
            <w:enabled/>
            <w:calcOnExit w:val="0"/>
            <w:checkBox>
              <w:sizeAuto/>
              <w:default w:val="0"/>
            </w:checkBox>
          </w:ffData>
        </w:fldChar>
      </w:r>
      <w:bookmarkStart w:id="50" w:name="Casilla2"/>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0"/>
      <w:r w:rsidRPr="0039004D">
        <w:rPr>
          <w:rFonts w:cs="Times New Roman"/>
          <w:lang w:val="es-ES"/>
        </w:rPr>
        <w:t xml:space="preserve"> Hombre</w:t>
      </w:r>
    </w:p>
    <w:p w14:paraId="4D235F8F" w14:textId="77777777" w:rsidR="00161D0F" w:rsidRPr="0039004D" w:rsidRDefault="00161D0F" w:rsidP="00262D6E">
      <w:pPr>
        <w:pStyle w:val="Prrafodelista"/>
        <w:spacing w:line="360" w:lineRule="auto"/>
        <w:jc w:val="both"/>
        <w:rPr>
          <w:rFonts w:cs="Times New Roman"/>
          <w:lang w:val="es-ES"/>
        </w:rPr>
      </w:pPr>
    </w:p>
    <w:p w14:paraId="6115D11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1D02EE3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1" w:name="Casilla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1"/>
      <w:r w:rsidR="00161D0F" w:rsidRPr="0039004D">
        <w:rPr>
          <w:rFonts w:cs="Times New Roman"/>
          <w:lang w:val="es-ES"/>
        </w:rPr>
        <w:t xml:space="preserve"> 18 – 29 años</w:t>
      </w:r>
    </w:p>
    <w:p w14:paraId="1478A64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2" w:name="Casilla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30 – 49 años</w:t>
      </w:r>
    </w:p>
    <w:p w14:paraId="7390529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3" w:name="Casilla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50 – 64 años</w:t>
      </w:r>
    </w:p>
    <w:p w14:paraId="02BCCE9D"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4" w:name="Casilla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65+</w:t>
      </w:r>
    </w:p>
    <w:p w14:paraId="204EFE3B" w14:textId="77777777" w:rsidR="00161D0F" w:rsidRPr="0039004D" w:rsidRDefault="00161D0F" w:rsidP="00262D6E">
      <w:pPr>
        <w:spacing w:line="360" w:lineRule="auto"/>
        <w:jc w:val="both"/>
        <w:rPr>
          <w:rFonts w:cs="Times New Roman"/>
          <w:lang w:val="es-ES"/>
        </w:rPr>
      </w:pPr>
    </w:p>
    <w:p w14:paraId="117BE2D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8B96469"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5" w:name="Casilla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Secundaria</w:t>
      </w:r>
    </w:p>
    <w:p w14:paraId="5B4DECF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6" w:name="Casilla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uperior No Universitaria</w:t>
      </w:r>
    </w:p>
    <w:p w14:paraId="5789350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7" w:name="Casilla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Universitaria</w:t>
      </w:r>
    </w:p>
    <w:p w14:paraId="45C4DB5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8" w:name="Casilla1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Maestría </w:t>
      </w:r>
    </w:p>
    <w:p w14:paraId="2C2035A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59" w:name="Casilla11"/>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Doctorado</w:t>
      </w:r>
    </w:p>
    <w:p w14:paraId="6AB66031" w14:textId="77777777" w:rsidR="00161D0F" w:rsidRPr="0039004D" w:rsidRDefault="00161D0F" w:rsidP="00262D6E">
      <w:pPr>
        <w:spacing w:line="360" w:lineRule="auto"/>
        <w:jc w:val="both"/>
        <w:rPr>
          <w:rFonts w:cs="Times New Roman"/>
          <w:lang w:val="es-ES"/>
        </w:rPr>
      </w:pPr>
    </w:p>
    <w:p w14:paraId="7195178E"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FB5A808"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0" w:name="Casilla12"/>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Todos los días </w:t>
      </w:r>
    </w:p>
    <w:p w14:paraId="76FC281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1" w:name="Casilla1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Varios días a la semana</w:t>
      </w:r>
    </w:p>
    <w:p w14:paraId="429A53C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2" w:name="Casilla1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1 vez a la semana</w:t>
      </w:r>
    </w:p>
    <w:p w14:paraId="358C7194"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3" w:name="Casilla1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Nunca</w:t>
      </w:r>
    </w:p>
    <w:p w14:paraId="67EDF967" w14:textId="77777777" w:rsidR="00161D0F" w:rsidRPr="0039004D" w:rsidRDefault="00161D0F" w:rsidP="00262D6E">
      <w:pPr>
        <w:spacing w:line="360" w:lineRule="auto"/>
        <w:jc w:val="both"/>
        <w:rPr>
          <w:rFonts w:cs="Times New Roman"/>
          <w:lang w:val="es-ES"/>
        </w:rPr>
      </w:pPr>
    </w:p>
    <w:p w14:paraId="2F85DEED"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DC6034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4" w:name="Casilla1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Smartphone</w:t>
      </w:r>
    </w:p>
    <w:p w14:paraId="7078010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5" w:name="Casilla1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Tablet</w:t>
      </w:r>
    </w:p>
    <w:p w14:paraId="46CC1B4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6" w:name="Casilla1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Computadora de Escritorio / Laptop</w:t>
      </w:r>
    </w:p>
    <w:p w14:paraId="1F3FFD77"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7" w:name="Casilla1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Hibrida (2 en 1)</w:t>
      </w:r>
    </w:p>
    <w:p w14:paraId="74EB8350" w14:textId="77777777" w:rsidR="00262D6E" w:rsidRPr="00262D6E"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8" w:name="Casilla2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0"/>
      <w:footerReference w:type="default" r:id="rId11"/>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BD263" w14:textId="77777777" w:rsidR="006602BB" w:rsidRDefault="006602BB" w:rsidP="00F27EDB">
      <w:r>
        <w:separator/>
      </w:r>
    </w:p>
  </w:endnote>
  <w:endnote w:type="continuationSeparator" w:id="0">
    <w:p w14:paraId="7D3D2038" w14:textId="77777777" w:rsidR="006602BB" w:rsidRDefault="006602BB"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E102" w14:textId="77777777" w:rsidR="00814F75" w:rsidRDefault="00814F75"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049CA64" w14:textId="77777777" w:rsidR="00814F75" w:rsidRDefault="00814F7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E4B76" w14:textId="77777777" w:rsidR="00814F75" w:rsidRDefault="00814F75"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w:t>
    </w:r>
    <w:r>
      <w:rPr>
        <w:rStyle w:val="Nmerodepgina"/>
      </w:rPr>
      <w:fldChar w:fldCharType="end"/>
    </w:r>
  </w:p>
  <w:p w14:paraId="59C1B14D" w14:textId="77777777" w:rsidR="00814F75" w:rsidRDefault="00814F75"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63648" w14:textId="77777777" w:rsidR="006602BB" w:rsidRDefault="006602BB" w:rsidP="00F27EDB">
      <w:r>
        <w:separator/>
      </w:r>
    </w:p>
  </w:footnote>
  <w:footnote w:type="continuationSeparator" w:id="0">
    <w:p w14:paraId="2FA8D85C" w14:textId="77777777" w:rsidR="006602BB" w:rsidRDefault="006602BB"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2"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3"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1"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3"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6"/>
  </w:num>
  <w:num w:numId="3">
    <w:abstractNumId w:val="24"/>
  </w:num>
  <w:num w:numId="4">
    <w:abstractNumId w:val="7"/>
  </w:num>
  <w:num w:numId="5">
    <w:abstractNumId w:val="15"/>
  </w:num>
  <w:num w:numId="6">
    <w:abstractNumId w:val="37"/>
  </w:num>
  <w:num w:numId="7">
    <w:abstractNumId w:val="25"/>
  </w:num>
  <w:num w:numId="8">
    <w:abstractNumId w:val="2"/>
  </w:num>
  <w:num w:numId="9">
    <w:abstractNumId w:val="27"/>
  </w:num>
  <w:num w:numId="10">
    <w:abstractNumId w:val="34"/>
  </w:num>
  <w:num w:numId="11">
    <w:abstractNumId w:val="35"/>
  </w:num>
  <w:num w:numId="12">
    <w:abstractNumId w:val="26"/>
  </w:num>
  <w:num w:numId="13">
    <w:abstractNumId w:val="33"/>
  </w:num>
  <w:num w:numId="14">
    <w:abstractNumId w:val="23"/>
  </w:num>
  <w:num w:numId="15">
    <w:abstractNumId w:val="13"/>
  </w:num>
  <w:num w:numId="16">
    <w:abstractNumId w:val="29"/>
  </w:num>
  <w:num w:numId="17">
    <w:abstractNumId w:val="17"/>
  </w:num>
  <w:num w:numId="18">
    <w:abstractNumId w:val="11"/>
  </w:num>
  <w:num w:numId="19">
    <w:abstractNumId w:val="6"/>
  </w:num>
  <w:num w:numId="20">
    <w:abstractNumId w:val="38"/>
  </w:num>
  <w:num w:numId="21">
    <w:abstractNumId w:val="21"/>
  </w:num>
  <w:num w:numId="22">
    <w:abstractNumId w:val="16"/>
  </w:num>
  <w:num w:numId="23">
    <w:abstractNumId w:val="1"/>
  </w:num>
  <w:num w:numId="24">
    <w:abstractNumId w:val="28"/>
  </w:num>
  <w:num w:numId="25">
    <w:abstractNumId w:val="12"/>
  </w:num>
  <w:num w:numId="26">
    <w:abstractNumId w:val="32"/>
  </w:num>
  <w:num w:numId="27">
    <w:abstractNumId w:val="22"/>
  </w:num>
  <w:num w:numId="28">
    <w:abstractNumId w:val="10"/>
  </w:num>
  <w:num w:numId="29">
    <w:abstractNumId w:val="30"/>
  </w:num>
  <w:num w:numId="30">
    <w:abstractNumId w:val="4"/>
  </w:num>
  <w:num w:numId="31">
    <w:abstractNumId w:val="8"/>
  </w:num>
  <w:num w:numId="32">
    <w:abstractNumId w:val="31"/>
  </w:num>
  <w:num w:numId="33">
    <w:abstractNumId w:val="9"/>
  </w:num>
  <w:num w:numId="34">
    <w:abstractNumId w:val="3"/>
  </w:num>
  <w:num w:numId="35">
    <w:abstractNumId w:val="20"/>
  </w:num>
  <w:num w:numId="36">
    <w:abstractNumId w:val="18"/>
  </w:num>
  <w:num w:numId="37">
    <w:abstractNumId w:val="19"/>
  </w:num>
  <w:num w:numId="38">
    <w:abstractNumId w:val="14"/>
  </w:num>
  <w:num w:numId="39">
    <w:abstractNumId w:val="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B08"/>
    <w:rsid w:val="000C417A"/>
    <w:rsid w:val="000C5578"/>
    <w:rsid w:val="000C7FB6"/>
    <w:rsid w:val="000D3B53"/>
    <w:rsid w:val="000D4C8E"/>
    <w:rsid w:val="000D5FF5"/>
    <w:rsid w:val="000D6FCB"/>
    <w:rsid w:val="000D7A7B"/>
    <w:rsid w:val="000E179A"/>
    <w:rsid w:val="000E3233"/>
    <w:rsid w:val="000E42B4"/>
    <w:rsid w:val="000E7E6C"/>
    <w:rsid w:val="000F66CB"/>
    <w:rsid w:val="00107D89"/>
    <w:rsid w:val="00113117"/>
    <w:rsid w:val="0011467B"/>
    <w:rsid w:val="00114C1C"/>
    <w:rsid w:val="00114D64"/>
    <w:rsid w:val="00115702"/>
    <w:rsid w:val="00121596"/>
    <w:rsid w:val="00124068"/>
    <w:rsid w:val="001244C7"/>
    <w:rsid w:val="00125EF4"/>
    <w:rsid w:val="001306F6"/>
    <w:rsid w:val="00130A52"/>
    <w:rsid w:val="0013103F"/>
    <w:rsid w:val="001318C5"/>
    <w:rsid w:val="001325DD"/>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C33EF"/>
    <w:rsid w:val="001C749D"/>
    <w:rsid w:val="001D0A70"/>
    <w:rsid w:val="001D1508"/>
    <w:rsid w:val="001D4370"/>
    <w:rsid w:val="001E4E2F"/>
    <w:rsid w:val="001E4FB2"/>
    <w:rsid w:val="001E5060"/>
    <w:rsid w:val="001F35E9"/>
    <w:rsid w:val="001F439D"/>
    <w:rsid w:val="001F444B"/>
    <w:rsid w:val="0020046F"/>
    <w:rsid w:val="002022AD"/>
    <w:rsid w:val="00203952"/>
    <w:rsid w:val="00205058"/>
    <w:rsid w:val="002111CC"/>
    <w:rsid w:val="002171FF"/>
    <w:rsid w:val="002176C2"/>
    <w:rsid w:val="002257DE"/>
    <w:rsid w:val="0023033B"/>
    <w:rsid w:val="0023346B"/>
    <w:rsid w:val="00235D28"/>
    <w:rsid w:val="0023722D"/>
    <w:rsid w:val="00244D96"/>
    <w:rsid w:val="00245C73"/>
    <w:rsid w:val="002479F9"/>
    <w:rsid w:val="0025023D"/>
    <w:rsid w:val="002539BC"/>
    <w:rsid w:val="002553D9"/>
    <w:rsid w:val="00261226"/>
    <w:rsid w:val="00261DA6"/>
    <w:rsid w:val="00262D6E"/>
    <w:rsid w:val="0026310F"/>
    <w:rsid w:val="00272389"/>
    <w:rsid w:val="00273A9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0234"/>
    <w:rsid w:val="00324EB6"/>
    <w:rsid w:val="00325484"/>
    <w:rsid w:val="00327AE6"/>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714E"/>
    <w:rsid w:val="00413A80"/>
    <w:rsid w:val="0041407F"/>
    <w:rsid w:val="00415E4D"/>
    <w:rsid w:val="004210F8"/>
    <w:rsid w:val="004220C8"/>
    <w:rsid w:val="00431882"/>
    <w:rsid w:val="00431B2F"/>
    <w:rsid w:val="0043233D"/>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11D5"/>
    <w:rsid w:val="0047218D"/>
    <w:rsid w:val="0047280C"/>
    <w:rsid w:val="004769F3"/>
    <w:rsid w:val="00481E90"/>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67AC"/>
    <w:rsid w:val="004C68A1"/>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6A46"/>
    <w:rsid w:val="005B5307"/>
    <w:rsid w:val="005B5AD7"/>
    <w:rsid w:val="005C064B"/>
    <w:rsid w:val="005C3ACB"/>
    <w:rsid w:val="005C420B"/>
    <w:rsid w:val="005C4969"/>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30088"/>
    <w:rsid w:val="006305D4"/>
    <w:rsid w:val="0063061D"/>
    <w:rsid w:val="00630815"/>
    <w:rsid w:val="00631F81"/>
    <w:rsid w:val="0063349C"/>
    <w:rsid w:val="00636506"/>
    <w:rsid w:val="00637C69"/>
    <w:rsid w:val="00643BA0"/>
    <w:rsid w:val="00644EDD"/>
    <w:rsid w:val="00647FAB"/>
    <w:rsid w:val="006508E1"/>
    <w:rsid w:val="00651402"/>
    <w:rsid w:val="00651939"/>
    <w:rsid w:val="00652058"/>
    <w:rsid w:val="00652560"/>
    <w:rsid w:val="006602BB"/>
    <w:rsid w:val="006609C9"/>
    <w:rsid w:val="006612B4"/>
    <w:rsid w:val="0066763B"/>
    <w:rsid w:val="00667851"/>
    <w:rsid w:val="00673ED7"/>
    <w:rsid w:val="006746CC"/>
    <w:rsid w:val="00677C95"/>
    <w:rsid w:val="0068015C"/>
    <w:rsid w:val="006827F2"/>
    <w:rsid w:val="006903C3"/>
    <w:rsid w:val="0069089C"/>
    <w:rsid w:val="0069209F"/>
    <w:rsid w:val="0069599A"/>
    <w:rsid w:val="006A0074"/>
    <w:rsid w:val="006A0CAA"/>
    <w:rsid w:val="006A2223"/>
    <w:rsid w:val="006A515A"/>
    <w:rsid w:val="006B081E"/>
    <w:rsid w:val="006B20F8"/>
    <w:rsid w:val="006B2EE5"/>
    <w:rsid w:val="006B37DD"/>
    <w:rsid w:val="006B68D6"/>
    <w:rsid w:val="006C42ED"/>
    <w:rsid w:val="006C5FD9"/>
    <w:rsid w:val="006C6CB1"/>
    <w:rsid w:val="006C725F"/>
    <w:rsid w:val="006D0710"/>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66B86"/>
    <w:rsid w:val="007726AA"/>
    <w:rsid w:val="007820AC"/>
    <w:rsid w:val="007839B6"/>
    <w:rsid w:val="00792C24"/>
    <w:rsid w:val="0079477F"/>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95373"/>
    <w:rsid w:val="008962E0"/>
    <w:rsid w:val="008B01E4"/>
    <w:rsid w:val="008B19EA"/>
    <w:rsid w:val="008B5507"/>
    <w:rsid w:val="008B64F6"/>
    <w:rsid w:val="008C11F0"/>
    <w:rsid w:val="008C1724"/>
    <w:rsid w:val="008C33CA"/>
    <w:rsid w:val="008C7159"/>
    <w:rsid w:val="008D11A7"/>
    <w:rsid w:val="008D2441"/>
    <w:rsid w:val="008D3E42"/>
    <w:rsid w:val="008D4B63"/>
    <w:rsid w:val="008D6F48"/>
    <w:rsid w:val="008E2EB8"/>
    <w:rsid w:val="008E38F2"/>
    <w:rsid w:val="008E39D3"/>
    <w:rsid w:val="008E6550"/>
    <w:rsid w:val="008E72AA"/>
    <w:rsid w:val="008F1221"/>
    <w:rsid w:val="008F1399"/>
    <w:rsid w:val="008F214A"/>
    <w:rsid w:val="008F2FAA"/>
    <w:rsid w:val="00903B2A"/>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56DD"/>
    <w:rsid w:val="009A7F1A"/>
    <w:rsid w:val="009B1719"/>
    <w:rsid w:val="009B6162"/>
    <w:rsid w:val="009B63B8"/>
    <w:rsid w:val="009C17A7"/>
    <w:rsid w:val="009C1FF6"/>
    <w:rsid w:val="009C38A3"/>
    <w:rsid w:val="009C482B"/>
    <w:rsid w:val="009D190F"/>
    <w:rsid w:val="009D4A1C"/>
    <w:rsid w:val="009D7A0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7C3A"/>
    <w:rsid w:val="00AD075D"/>
    <w:rsid w:val="00AD5419"/>
    <w:rsid w:val="00AD5B2F"/>
    <w:rsid w:val="00AD6104"/>
    <w:rsid w:val="00AD62EA"/>
    <w:rsid w:val="00AD77F1"/>
    <w:rsid w:val="00AE1CCB"/>
    <w:rsid w:val="00AE3E7E"/>
    <w:rsid w:val="00AF0FD5"/>
    <w:rsid w:val="00AF4A2E"/>
    <w:rsid w:val="00AF5EAF"/>
    <w:rsid w:val="00AF6843"/>
    <w:rsid w:val="00AF7F25"/>
    <w:rsid w:val="00B000D4"/>
    <w:rsid w:val="00B018AF"/>
    <w:rsid w:val="00B05607"/>
    <w:rsid w:val="00B075F0"/>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67F2D"/>
    <w:rsid w:val="00B70F80"/>
    <w:rsid w:val="00B72B03"/>
    <w:rsid w:val="00B73C1F"/>
    <w:rsid w:val="00B75533"/>
    <w:rsid w:val="00B83700"/>
    <w:rsid w:val="00B83A44"/>
    <w:rsid w:val="00B85D33"/>
    <w:rsid w:val="00B92B5C"/>
    <w:rsid w:val="00B93631"/>
    <w:rsid w:val="00B95F40"/>
    <w:rsid w:val="00BA09FC"/>
    <w:rsid w:val="00BA1222"/>
    <w:rsid w:val="00BA2FA0"/>
    <w:rsid w:val="00BA33F1"/>
    <w:rsid w:val="00BA36A7"/>
    <w:rsid w:val="00BA45B9"/>
    <w:rsid w:val="00BA4770"/>
    <w:rsid w:val="00BA68FD"/>
    <w:rsid w:val="00BB0CB9"/>
    <w:rsid w:val="00BB13C4"/>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3F6D"/>
    <w:rsid w:val="00C17E3C"/>
    <w:rsid w:val="00C2069B"/>
    <w:rsid w:val="00C219E1"/>
    <w:rsid w:val="00C22AE1"/>
    <w:rsid w:val="00C23DEC"/>
    <w:rsid w:val="00C25DAF"/>
    <w:rsid w:val="00C27567"/>
    <w:rsid w:val="00C32EAC"/>
    <w:rsid w:val="00C35DCA"/>
    <w:rsid w:val="00C372AB"/>
    <w:rsid w:val="00C4763B"/>
    <w:rsid w:val="00C4772E"/>
    <w:rsid w:val="00C47CD6"/>
    <w:rsid w:val="00C50DBC"/>
    <w:rsid w:val="00C52C63"/>
    <w:rsid w:val="00C532C1"/>
    <w:rsid w:val="00C54509"/>
    <w:rsid w:val="00C54E18"/>
    <w:rsid w:val="00C61699"/>
    <w:rsid w:val="00C66953"/>
    <w:rsid w:val="00C669C2"/>
    <w:rsid w:val="00C67596"/>
    <w:rsid w:val="00C7000D"/>
    <w:rsid w:val="00C72083"/>
    <w:rsid w:val="00C7505B"/>
    <w:rsid w:val="00C8177C"/>
    <w:rsid w:val="00C852CD"/>
    <w:rsid w:val="00CA1ECB"/>
    <w:rsid w:val="00CA7040"/>
    <w:rsid w:val="00CA7FE1"/>
    <w:rsid w:val="00CB5E5D"/>
    <w:rsid w:val="00CC1ACC"/>
    <w:rsid w:val="00CC4980"/>
    <w:rsid w:val="00CC65BF"/>
    <w:rsid w:val="00CD231B"/>
    <w:rsid w:val="00CE1173"/>
    <w:rsid w:val="00CE1D5D"/>
    <w:rsid w:val="00CE2377"/>
    <w:rsid w:val="00CE3474"/>
    <w:rsid w:val="00CE3D66"/>
    <w:rsid w:val="00CE3D82"/>
    <w:rsid w:val="00CE40F8"/>
    <w:rsid w:val="00CE6C8A"/>
    <w:rsid w:val="00CF177C"/>
    <w:rsid w:val="00D01319"/>
    <w:rsid w:val="00D0321B"/>
    <w:rsid w:val="00D036BD"/>
    <w:rsid w:val="00D06B91"/>
    <w:rsid w:val="00D11426"/>
    <w:rsid w:val="00D1193E"/>
    <w:rsid w:val="00D11B8E"/>
    <w:rsid w:val="00D12CF6"/>
    <w:rsid w:val="00D12EF6"/>
    <w:rsid w:val="00D1407E"/>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25C6"/>
    <w:rsid w:val="00DC3436"/>
    <w:rsid w:val="00DC394C"/>
    <w:rsid w:val="00DC4CCC"/>
    <w:rsid w:val="00DC75E2"/>
    <w:rsid w:val="00DD2533"/>
    <w:rsid w:val="00DE0595"/>
    <w:rsid w:val="00DE07F4"/>
    <w:rsid w:val="00DE4046"/>
    <w:rsid w:val="00DE4145"/>
    <w:rsid w:val="00DE453E"/>
    <w:rsid w:val="00DF1003"/>
    <w:rsid w:val="00DF4476"/>
    <w:rsid w:val="00E00029"/>
    <w:rsid w:val="00E02E4B"/>
    <w:rsid w:val="00E04B5A"/>
    <w:rsid w:val="00E1258A"/>
    <w:rsid w:val="00E13908"/>
    <w:rsid w:val="00E13BEE"/>
    <w:rsid w:val="00E15049"/>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649"/>
    <w:rsid w:val="00EC1083"/>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53DD"/>
    <w:rsid w:val="00F855AA"/>
    <w:rsid w:val="00F92F53"/>
    <w:rsid w:val="00F935C7"/>
    <w:rsid w:val="00F938C7"/>
    <w:rsid w:val="00F95012"/>
    <w:rsid w:val="00F95233"/>
    <w:rsid w:val="00F97069"/>
    <w:rsid w:val="00F97CB6"/>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D6815"/>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980D-1F64-2F4D-A696-98BD2DE5A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8</Pages>
  <Words>35176</Words>
  <Characters>193472</Characters>
  <Application>Microsoft Office Word</Application>
  <DocSecurity>0</DocSecurity>
  <Lines>1612</Lines>
  <Paragraphs>45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2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gina Casanova</dc:creator>
  <cp:lastModifiedBy>Regina Casanova</cp:lastModifiedBy>
  <cp:revision>14</cp:revision>
  <cp:lastPrinted>2018-03-11T02:01:00Z</cp:lastPrinted>
  <dcterms:created xsi:type="dcterms:W3CDTF">2018-03-21T05:15:00Z</dcterms:created>
  <dcterms:modified xsi:type="dcterms:W3CDTF">2018-03-2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